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B79B9" w14:textId="40B41570" w:rsidR="00511C81" w:rsidRDefault="00511C81" w:rsidP="00D82FC1">
      <w:pPr>
        <w:rPr>
          <w:sz w:val="24"/>
          <w:szCs w:val="24"/>
        </w:rPr>
      </w:pPr>
      <w:r>
        <w:rPr>
          <w:sz w:val="24"/>
          <w:szCs w:val="24"/>
        </w:rPr>
        <w:t>MCMCglmm models</w:t>
      </w:r>
    </w:p>
    <w:p w14:paraId="57A74938" w14:textId="03569E5F" w:rsidR="00511C81" w:rsidRDefault="00511C81" w:rsidP="00D82FC1">
      <w:pPr>
        <w:rPr>
          <w:sz w:val="24"/>
          <w:szCs w:val="24"/>
        </w:rPr>
      </w:pPr>
      <w:r>
        <w:rPr>
          <w:sz w:val="24"/>
          <w:szCs w:val="24"/>
        </w:rPr>
        <w:t>After evaluating VIFs, some models were run with interaction</w:t>
      </w:r>
      <w:r w:rsidR="00CF3237">
        <w:rPr>
          <w:sz w:val="24"/>
          <w:szCs w:val="24"/>
        </w:rPr>
        <w:t xml:space="preserve"> term</w:t>
      </w:r>
      <w:r>
        <w:rPr>
          <w:sz w:val="24"/>
          <w:szCs w:val="24"/>
        </w:rPr>
        <w:t xml:space="preserve"> and some without, as follows:</w:t>
      </w:r>
    </w:p>
    <w:p w14:paraId="284F2A51" w14:textId="77777777" w:rsidR="00511C81" w:rsidRPr="00511C81" w:rsidRDefault="00511C81" w:rsidP="00511C81">
      <w:pPr>
        <w:rPr>
          <w:sz w:val="24"/>
          <w:szCs w:val="24"/>
        </w:rPr>
      </w:pPr>
      <w:r w:rsidRPr="00511C81">
        <w:rPr>
          <w:sz w:val="24"/>
          <w:szCs w:val="24"/>
        </w:rPr>
        <w:t>formula_dev &lt;- Brain ~ Weaning.age + Litter.size + BodyN</w:t>
      </w:r>
    </w:p>
    <w:p w14:paraId="00172292" w14:textId="77777777" w:rsidR="00511C81" w:rsidRPr="00511C81" w:rsidRDefault="00511C81" w:rsidP="00511C81">
      <w:pPr>
        <w:rPr>
          <w:sz w:val="24"/>
          <w:szCs w:val="24"/>
        </w:rPr>
      </w:pPr>
      <w:r w:rsidRPr="00511C81">
        <w:rPr>
          <w:sz w:val="24"/>
          <w:szCs w:val="24"/>
        </w:rPr>
        <w:t>formula_soc &lt;- Brain ~ Group.living + Parental.care + Mating.system + Population.density + BodyN</w:t>
      </w:r>
    </w:p>
    <w:p w14:paraId="1295F6E9" w14:textId="77777777" w:rsidR="00511C81" w:rsidRPr="00511C81" w:rsidRDefault="00511C81" w:rsidP="00511C81">
      <w:pPr>
        <w:rPr>
          <w:sz w:val="24"/>
          <w:szCs w:val="24"/>
        </w:rPr>
      </w:pPr>
      <w:r w:rsidRPr="00511C81">
        <w:rPr>
          <w:sz w:val="24"/>
          <w:szCs w:val="24"/>
        </w:rPr>
        <w:t>formula_env &lt;- Brain ~ DiurnalityN + Shelter.safety + Arboreality + Diet + HR + BodyN</w:t>
      </w:r>
    </w:p>
    <w:p w14:paraId="1E2E0125" w14:textId="77777777" w:rsidR="00511C81" w:rsidRPr="00511C81" w:rsidRDefault="00511C81" w:rsidP="00511C81">
      <w:pPr>
        <w:rPr>
          <w:sz w:val="24"/>
          <w:szCs w:val="24"/>
        </w:rPr>
      </w:pPr>
      <w:r w:rsidRPr="00511C81">
        <w:rPr>
          <w:sz w:val="24"/>
          <w:szCs w:val="24"/>
        </w:rPr>
        <w:t>formula_ori &lt;- Brain ~ Origin * BodyN</w:t>
      </w:r>
    </w:p>
    <w:p w14:paraId="65EEA7EC" w14:textId="77777777" w:rsidR="00511C81" w:rsidRPr="00511C81" w:rsidRDefault="00511C81" w:rsidP="00511C81">
      <w:pPr>
        <w:rPr>
          <w:sz w:val="24"/>
          <w:szCs w:val="24"/>
        </w:rPr>
      </w:pPr>
      <w:r w:rsidRPr="00511C81">
        <w:rPr>
          <w:sz w:val="24"/>
          <w:szCs w:val="24"/>
        </w:rPr>
        <w:t>formula_vul &lt;- Brain ~ Status * BodyN</w:t>
      </w:r>
    </w:p>
    <w:p w14:paraId="0FACFB4E" w14:textId="77777777" w:rsidR="00511C81" w:rsidRPr="00511C81" w:rsidRDefault="00511C81" w:rsidP="00511C81">
      <w:pPr>
        <w:rPr>
          <w:sz w:val="24"/>
          <w:szCs w:val="24"/>
        </w:rPr>
      </w:pPr>
      <w:r w:rsidRPr="00511C81">
        <w:rPr>
          <w:sz w:val="24"/>
          <w:szCs w:val="24"/>
        </w:rPr>
        <w:t>formula_tor &lt;- Brain ~ Torpor * BodyN</w:t>
      </w:r>
    </w:p>
    <w:p w14:paraId="7A318865" w14:textId="77777777" w:rsidR="00511C81" w:rsidRPr="00511C81" w:rsidRDefault="00511C81" w:rsidP="00511C81">
      <w:pPr>
        <w:rPr>
          <w:sz w:val="24"/>
          <w:szCs w:val="24"/>
        </w:rPr>
      </w:pPr>
      <w:r w:rsidRPr="00511C81">
        <w:rPr>
          <w:sz w:val="24"/>
          <w:szCs w:val="24"/>
        </w:rPr>
        <w:t>formula_pla &lt;- Brain ~ Play * BodyN</w:t>
      </w:r>
    </w:p>
    <w:p w14:paraId="58C2F0E7" w14:textId="594A7936" w:rsidR="00511C81" w:rsidRDefault="00511C81" w:rsidP="00511C81">
      <w:pPr>
        <w:rPr>
          <w:sz w:val="24"/>
          <w:szCs w:val="24"/>
        </w:rPr>
      </w:pPr>
      <w:r w:rsidRPr="00511C81">
        <w:rPr>
          <w:sz w:val="24"/>
          <w:szCs w:val="24"/>
        </w:rPr>
        <w:t>formula_fmr &lt;- Brain ~ FMR.Riek * BodyN</w:t>
      </w:r>
    </w:p>
    <w:p w14:paraId="57867B2B" w14:textId="77777777" w:rsidR="00511C81" w:rsidRDefault="00511C81" w:rsidP="00D82FC1">
      <w:pPr>
        <w:rPr>
          <w:sz w:val="24"/>
          <w:szCs w:val="24"/>
        </w:rPr>
      </w:pPr>
    </w:p>
    <w:p w14:paraId="62A88AAA" w14:textId="4827870E" w:rsidR="00D82FC1" w:rsidRDefault="00D82FC1" w:rsidP="00D82FC1">
      <w:pPr>
        <w:rPr>
          <w:sz w:val="24"/>
          <w:szCs w:val="24"/>
        </w:rPr>
      </w:pPr>
      <w:r w:rsidRPr="00D82FC1">
        <w:rPr>
          <w:sz w:val="24"/>
          <w:szCs w:val="24"/>
        </w:rPr>
        <w:t>Missingness analysis</w:t>
      </w:r>
    </w:p>
    <w:p w14:paraId="2F74F084" w14:textId="343BB5EB" w:rsidR="00CF3237" w:rsidRDefault="00CF3237" w:rsidP="00D82FC1">
      <w:pPr>
        <w:rPr>
          <w:sz w:val="24"/>
          <w:szCs w:val="24"/>
        </w:rPr>
      </w:pPr>
    </w:p>
    <w:p w14:paraId="07CB6E5A" w14:textId="74EF9808" w:rsidR="005310FC" w:rsidRDefault="005310FC" w:rsidP="00D82FC1">
      <w:pPr>
        <w:rPr>
          <w:sz w:val="24"/>
          <w:szCs w:val="24"/>
        </w:rPr>
      </w:pPr>
      <w:r>
        <w:rPr>
          <w:sz w:val="24"/>
          <w:szCs w:val="24"/>
        </w:rPr>
        <w:t>“</w:t>
      </w:r>
      <w:r w:rsidRPr="005310FC">
        <w:rPr>
          <w:sz w:val="24"/>
          <w:szCs w:val="24"/>
        </w:rPr>
        <w:t xml:space="preserve">from a theoretical point of view, multiple imputation is </w:t>
      </w:r>
      <w:r w:rsidRPr="005310FC">
        <w:rPr>
          <w:i/>
          <w:iCs/>
          <w:sz w:val="24"/>
          <w:szCs w:val="24"/>
        </w:rPr>
        <w:t>always</w:t>
      </w:r>
      <w:r w:rsidRPr="005310FC">
        <w:rPr>
          <w:sz w:val="24"/>
          <w:szCs w:val="24"/>
        </w:rPr>
        <w:t xml:space="preserve"> to be preferred over listwise and pairwise deletion, and that reasons of researchers to prefer listwise deletion are based on misunderstandings about multiple imputation.</w:t>
      </w:r>
      <w:r>
        <w:rPr>
          <w:sz w:val="24"/>
          <w:szCs w:val="24"/>
        </w:rPr>
        <w:t xml:space="preserve">” </w:t>
      </w:r>
      <w:r>
        <w:rPr>
          <w:sz w:val="24"/>
          <w:szCs w:val="24"/>
        </w:rPr>
        <w:fldChar w:fldCharType="begin"/>
      </w:r>
      <w:r>
        <w:rPr>
          <w:sz w:val="24"/>
          <w:szCs w:val="24"/>
        </w:rPr>
        <w:instrText xml:space="preserve"> ADDIN EN.CITE &lt;EndNote&gt;&lt;Cite&gt;&lt;Author&gt;van Ginkel&lt;/Author&gt;&lt;Year&gt;2020&lt;/Year&gt;&lt;RecNum&gt;421&lt;/RecNum&gt;&lt;DisplayText&gt;[1]&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Pr>
          <w:sz w:val="24"/>
          <w:szCs w:val="24"/>
        </w:rPr>
        <w:fldChar w:fldCharType="separate"/>
      </w:r>
      <w:r>
        <w:rPr>
          <w:noProof/>
          <w:sz w:val="24"/>
          <w:szCs w:val="24"/>
        </w:rPr>
        <w:t>[1]</w:t>
      </w:r>
      <w:r>
        <w:rPr>
          <w:sz w:val="24"/>
          <w:szCs w:val="24"/>
        </w:rPr>
        <w:fldChar w:fldCharType="end"/>
      </w:r>
    </w:p>
    <w:p w14:paraId="26A85335" w14:textId="77777777" w:rsidR="00CF3237" w:rsidRDefault="00CF3237" w:rsidP="00D82FC1">
      <w:pPr>
        <w:rPr>
          <w:sz w:val="24"/>
          <w:szCs w:val="24"/>
        </w:rPr>
      </w:pPr>
    </w:p>
    <w:p w14:paraId="46807704" w14:textId="4BBB8BD0" w:rsidR="005310FC" w:rsidRDefault="005310FC" w:rsidP="00D82FC1">
      <w:pPr>
        <w:rPr>
          <w:sz w:val="24"/>
          <w:szCs w:val="24"/>
        </w:rPr>
      </w:pPr>
      <w:r>
        <w:rPr>
          <w:sz w:val="24"/>
          <w:szCs w:val="24"/>
        </w:rPr>
        <w:t>“</w:t>
      </w:r>
      <w:r w:rsidRPr="005310FC">
        <w:rPr>
          <w:sz w:val="24"/>
          <w:szCs w:val="24"/>
        </w:rPr>
        <w:t>I believe that it is not good practice to use what will be the dependent variable in a subsequent analysis as part of the imputation procedure, as it could introduce circularity into analyses.</w:t>
      </w:r>
      <w:r>
        <w:rPr>
          <w:sz w:val="24"/>
          <w:szCs w:val="24"/>
        </w:rPr>
        <w:t>”</w:t>
      </w:r>
      <w:r w:rsidR="00CF3237">
        <w:rPr>
          <w:sz w:val="24"/>
          <w:szCs w:val="24"/>
        </w:rPr>
        <w:t>:</w:t>
      </w:r>
    </w:p>
    <w:p w14:paraId="4DD7C085" w14:textId="6C8BCF03" w:rsidR="003E3882" w:rsidRDefault="003E3882" w:rsidP="00D82FC1">
      <w:pPr>
        <w:rPr>
          <w:sz w:val="24"/>
          <w:szCs w:val="24"/>
        </w:rPr>
      </w:pPr>
      <w:r>
        <w:rPr>
          <w:sz w:val="24"/>
          <w:szCs w:val="24"/>
        </w:rPr>
        <w:t>“</w:t>
      </w:r>
      <w:r w:rsidRPr="003E3882">
        <w:rPr>
          <w:sz w:val="24"/>
          <w:szCs w:val="24"/>
        </w:rPr>
        <w:t>What researchers holding this misconception do not realize about multiple imputation is that the model used for multiple imputation is not meant as a conceptually meaningful model. Multiple imputation is only used to accurately describe the relations and structures found in the data, and impute data with similar properties. As long as a variable correlates with another variable with missing data, it is a potential candidate for a predictor in the imputation model. It does not matter that we are not interested in the prediction of one variable from the other in the subsequent analysis, or that this prediction is even nonsensical. All an imputation model does is (a) determine that in general a high age coincides with a high income, (b) when age is missing for someone with a high income, infer that this person’s age must probably be high as well, and (c) consequently impute a high value for age.</w:t>
      </w:r>
      <w:r>
        <w:rPr>
          <w:sz w:val="24"/>
          <w:szCs w:val="24"/>
        </w:rPr>
        <w:t xml:space="preserve">” </w:t>
      </w:r>
      <w:r>
        <w:rPr>
          <w:sz w:val="24"/>
          <w:szCs w:val="24"/>
        </w:rPr>
        <w:fldChar w:fldCharType="begin"/>
      </w:r>
      <w:r>
        <w:rPr>
          <w:sz w:val="24"/>
          <w:szCs w:val="24"/>
        </w:rPr>
        <w:instrText xml:space="preserve"> ADDIN EN.CITE &lt;EndNote&gt;&lt;Cite&gt;&lt;Author&gt;van Ginkel&lt;/Author&gt;&lt;Year&gt;2020&lt;/Year&gt;&lt;RecNum&gt;421&lt;/RecNum&gt;&lt;DisplayText&gt;[1]&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Pr>
          <w:sz w:val="24"/>
          <w:szCs w:val="24"/>
        </w:rPr>
        <w:fldChar w:fldCharType="separate"/>
      </w:r>
      <w:r>
        <w:rPr>
          <w:noProof/>
          <w:sz w:val="24"/>
          <w:szCs w:val="24"/>
        </w:rPr>
        <w:t>[1]</w:t>
      </w:r>
      <w:r>
        <w:rPr>
          <w:sz w:val="24"/>
          <w:szCs w:val="24"/>
        </w:rPr>
        <w:fldChar w:fldCharType="end"/>
      </w:r>
    </w:p>
    <w:p w14:paraId="4A919655" w14:textId="4E41189D" w:rsidR="003E3882" w:rsidRDefault="003E3882" w:rsidP="00D82FC1">
      <w:pPr>
        <w:rPr>
          <w:sz w:val="24"/>
          <w:szCs w:val="24"/>
        </w:rPr>
      </w:pPr>
    </w:p>
    <w:p w14:paraId="26EF5F4B" w14:textId="77777777" w:rsidR="00CF3237" w:rsidRDefault="003E3882" w:rsidP="00D82FC1">
      <w:pPr>
        <w:rPr>
          <w:sz w:val="24"/>
          <w:szCs w:val="24"/>
        </w:rPr>
      </w:pPr>
      <w:r>
        <w:rPr>
          <w:sz w:val="24"/>
          <w:szCs w:val="24"/>
        </w:rPr>
        <w:t>Why we should use the results of MI instead of deletion:</w:t>
      </w:r>
    </w:p>
    <w:p w14:paraId="5A10E560" w14:textId="693164A8" w:rsidR="003E3882" w:rsidRDefault="003E3882" w:rsidP="00D82FC1">
      <w:pPr>
        <w:rPr>
          <w:sz w:val="24"/>
          <w:szCs w:val="24"/>
        </w:rPr>
      </w:pPr>
      <w:r>
        <w:rPr>
          <w:sz w:val="24"/>
          <w:szCs w:val="24"/>
        </w:rPr>
        <w:t>“</w:t>
      </w:r>
      <w:r w:rsidRPr="003E3882">
        <w:rPr>
          <w:sz w:val="24"/>
          <w:szCs w:val="24"/>
        </w:rPr>
        <w:t>As already pointed out, results from listwise deletion suffer from a loss of power, but more important, they may be biased under MAR and NMAR. When carried out correctly, multiple imputation results in more power than listwise deletion, it completely corrects for bias under MAR, and partly corrects for bias under NMAR. This increase in power and correction for bias could explain possible differences in results between multiple imputation and listwise deletion.</w:t>
      </w:r>
      <w:r>
        <w:rPr>
          <w:sz w:val="24"/>
          <w:szCs w:val="24"/>
        </w:rPr>
        <w:t xml:space="preserve">” </w:t>
      </w:r>
      <w:r>
        <w:rPr>
          <w:sz w:val="24"/>
          <w:szCs w:val="24"/>
        </w:rPr>
        <w:fldChar w:fldCharType="begin"/>
      </w:r>
      <w:r>
        <w:rPr>
          <w:sz w:val="24"/>
          <w:szCs w:val="24"/>
        </w:rPr>
        <w:instrText xml:space="preserve"> ADDIN EN.CITE &lt;EndNote&gt;&lt;Cite&gt;&lt;Author&gt;van Ginkel&lt;/Author&gt;&lt;Year&gt;2020&lt;/Year&gt;&lt;RecNum&gt;421&lt;/RecNum&gt;&lt;DisplayText&gt;[1]&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Pr>
          <w:sz w:val="24"/>
          <w:szCs w:val="24"/>
        </w:rPr>
        <w:fldChar w:fldCharType="separate"/>
      </w:r>
      <w:r>
        <w:rPr>
          <w:noProof/>
          <w:sz w:val="24"/>
          <w:szCs w:val="24"/>
        </w:rPr>
        <w:t>[1]</w:t>
      </w:r>
      <w:r>
        <w:rPr>
          <w:sz w:val="24"/>
          <w:szCs w:val="24"/>
        </w:rPr>
        <w:fldChar w:fldCharType="end"/>
      </w:r>
    </w:p>
    <w:p w14:paraId="358CAFD7" w14:textId="77777777" w:rsidR="005310FC" w:rsidRPr="00D82FC1" w:rsidRDefault="005310FC" w:rsidP="00D82FC1">
      <w:pPr>
        <w:rPr>
          <w:sz w:val="24"/>
          <w:szCs w:val="24"/>
        </w:rPr>
      </w:pPr>
    </w:p>
    <w:p w14:paraId="71AE8065" w14:textId="6D4CFF6B" w:rsidR="00440FDF" w:rsidRDefault="00D82FC1">
      <w:r>
        <w:rPr>
          <w:noProof/>
        </w:rPr>
        <w:drawing>
          <wp:inline distT="0" distB="0" distL="0" distR="0" wp14:anchorId="311048AA" wp14:editId="48A16C7D">
            <wp:extent cx="5943600" cy="3664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3664585"/>
                    </a:xfrm>
                    <a:prstGeom prst="rect">
                      <a:avLst/>
                    </a:prstGeom>
                    <a:noFill/>
                    <a:ln>
                      <a:noFill/>
                    </a:ln>
                  </pic:spPr>
                </pic:pic>
              </a:graphicData>
            </a:graphic>
          </wp:inline>
        </w:drawing>
      </w:r>
    </w:p>
    <w:p w14:paraId="7640C142" w14:textId="12A9B6EB" w:rsidR="00FF2066" w:rsidRDefault="00D82FC1">
      <w:r>
        <w:lastRenderedPageBreak/>
        <w:t>Figure 1</w:t>
      </w:r>
      <w:r w:rsidR="005310FC">
        <w:t>a</w:t>
      </w:r>
      <w:r>
        <w:t>. Pattern of missingness in all variables</w:t>
      </w:r>
      <w:r w:rsidR="00E02930">
        <w:t xml:space="preserve"> divided by type of variable</w:t>
      </w:r>
      <w:r w:rsidR="00E02930">
        <w:rPr>
          <w:noProof/>
        </w:rPr>
        <w:drawing>
          <wp:inline distT="0" distB="0" distL="0" distR="0" wp14:anchorId="5EB3B7F8" wp14:editId="7F2C0408">
            <wp:extent cx="6171565" cy="478674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81550" cy="4794490"/>
                    </a:xfrm>
                    <a:prstGeom prst="rect">
                      <a:avLst/>
                    </a:prstGeom>
                    <a:noFill/>
                    <a:ln>
                      <a:noFill/>
                    </a:ln>
                  </pic:spPr>
                </pic:pic>
              </a:graphicData>
            </a:graphic>
          </wp:inline>
        </w:drawing>
      </w:r>
    </w:p>
    <w:p w14:paraId="592F3F49" w14:textId="43735782" w:rsidR="00D82FC1" w:rsidRDefault="00E02930">
      <w:r>
        <w:t xml:space="preserve">Figure </w:t>
      </w:r>
      <w:r w:rsidR="005310FC">
        <w:t>1b</w:t>
      </w:r>
      <w:r>
        <w:t>. Pattern of missingness and percentage of missing data per variable</w:t>
      </w:r>
    </w:p>
    <w:p w14:paraId="3AF0E294" w14:textId="46312520" w:rsidR="005310FC" w:rsidRDefault="005310FC"/>
    <w:p w14:paraId="10C9CF70" w14:textId="77777777" w:rsidR="005310FC" w:rsidRDefault="005310FC" w:rsidP="005310FC">
      <w:r>
        <w:rPr>
          <w:noProof/>
        </w:rPr>
        <w:lastRenderedPageBreak/>
        <w:drawing>
          <wp:inline distT="0" distB="0" distL="0" distR="0" wp14:anchorId="735DA595" wp14:editId="6AA62E1A">
            <wp:extent cx="8492955" cy="632079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rot="5400000">
                      <a:off x="0" y="0"/>
                      <a:ext cx="8532517" cy="6350234"/>
                    </a:xfrm>
                    <a:prstGeom prst="rect">
                      <a:avLst/>
                    </a:prstGeom>
                    <a:noFill/>
                    <a:ln>
                      <a:noFill/>
                    </a:ln>
                  </pic:spPr>
                </pic:pic>
              </a:graphicData>
            </a:graphic>
          </wp:inline>
        </w:drawing>
      </w:r>
    </w:p>
    <w:p w14:paraId="2927B529" w14:textId="2DBA6361" w:rsidR="005310FC" w:rsidRDefault="005310FC" w:rsidP="005310FC">
      <w:r>
        <w:lastRenderedPageBreak/>
        <w:t>Figure 1c. NA Structure</w:t>
      </w:r>
    </w:p>
    <w:p w14:paraId="5F31F036" w14:textId="19D92AD3" w:rsidR="003B38F3" w:rsidRDefault="003B38F3"/>
    <w:p w14:paraId="3B4CA703" w14:textId="304FBC30" w:rsidR="003B38F3" w:rsidRDefault="003B38F3">
      <w:r>
        <w:rPr>
          <w:noProof/>
        </w:rPr>
        <w:drawing>
          <wp:inline distT="0" distB="0" distL="0" distR="0" wp14:anchorId="38462273" wp14:editId="675483C3">
            <wp:extent cx="5943600" cy="4093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093845"/>
                    </a:xfrm>
                    <a:prstGeom prst="rect">
                      <a:avLst/>
                    </a:prstGeom>
                    <a:noFill/>
                    <a:ln>
                      <a:noFill/>
                    </a:ln>
                  </pic:spPr>
                </pic:pic>
              </a:graphicData>
            </a:graphic>
          </wp:inline>
        </w:drawing>
      </w:r>
    </w:p>
    <w:p w14:paraId="183A7665" w14:textId="619F9FE8" w:rsidR="003B38F3" w:rsidRDefault="003B38F3">
      <w:r>
        <w:t xml:space="preserve">Figure </w:t>
      </w:r>
      <w:r w:rsidR="005310FC">
        <w:t>2</w:t>
      </w:r>
      <w:r>
        <w:t>. Number of missing data per variable out of 176 cases</w:t>
      </w:r>
    </w:p>
    <w:p w14:paraId="501AFA3B" w14:textId="35FE8898" w:rsidR="003B38F3" w:rsidRDefault="003B38F3"/>
    <w:p w14:paraId="00CAFCEC" w14:textId="0655AB13" w:rsidR="003B38F3" w:rsidRDefault="003B38F3"/>
    <w:p w14:paraId="1F90BA5E" w14:textId="0E4A6B8C" w:rsidR="003B38F3" w:rsidRDefault="003B38F3"/>
    <w:p w14:paraId="580C814F" w14:textId="20320A8D" w:rsidR="003B38F3" w:rsidRDefault="003B38F3">
      <w:r>
        <w:rPr>
          <w:noProof/>
        </w:rPr>
        <w:lastRenderedPageBreak/>
        <w:drawing>
          <wp:inline distT="0" distB="0" distL="0" distR="0" wp14:anchorId="4AE49933" wp14:editId="540007A4">
            <wp:extent cx="5943600" cy="40938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093845"/>
                    </a:xfrm>
                    <a:prstGeom prst="rect">
                      <a:avLst/>
                    </a:prstGeom>
                    <a:noFill/>
                    <a:ln>
                      <a:noFill/>
                    </a:ln>
                  </pic:spPr>
                </pic:pic>
              </a:graphicData>
            </a:graphic>
          </wp:inline>
        </w:drawing>
      </w:r>
    </w:p>
    <w:p w14:paraId="3A0C9FE9" w14:textId="115F75CE" w:rsidR="003B38F3" w:rsidRDefault="003B38F3"/>
    <w:p w14:paraId="1C754FEC" w14:textId="2CD37093" w:rsidR="00681A48" w:rsidRDefault="003B38F3">
      <w:r>
        <w:t xml:space="preserve">Figure </w:t>
      </w:r>
      <w:r w:rsidR="005310FC">
        <w:t>3</w:t>
      </w:r>
      <w:r>
        <w:t>. Number of missing data per geographic origin: 1 – Australia</w:t>
      </w:r>
      <w:r w:rsidR="00051B2F">
        <w:t xml:space="preserve"> (n=90)</w:t>
      </w:r>
      <w:r>
        <w:t>, 2 – New Guinea</w:t>
      </w:r>
      <w:r w:rsidR="00051B2F">
        <w:t xml:space="preserve"> (n=40)</w:t>
      </w:r>
      <w:r>
        <w:t xml:space="preserve">, 3 </w:t>
      </w:r>
      <w:r w:rsidR="00051B2F">
        <w:t>–</w:t>
      </w:r>
      <w:r>
        <w:t xml:space="preserve"> Americas</w:t>
      </w:r>
      <w:r w:rsidR="00051B2F">
        <w:t xml:space="preserve"> (n=45)</w:t>
      </w:r>
    </w:p>
    <w:p w14:paraId="0287BCE8" w14:textId="77777777" w:rsidR="00681A48" w:rsidRDefault="00681A48"/>
    <w:p w14:paraId="1637103E" w14:textId="5B87C46F" w:rsidR="003B38F3" w:rsidRDefault="00681A48">
      <w:r>
        <w:rPr>
          <w:noProof/>
        </w:rPr>
        <w:lastRenderedPageBreak/>
        <w:drawing>
          <wp:inline distT="0" distB="0" distL="0" distR="0" wp14:anchorId="5256B6A0" wp14:editId="3081D1C8">
            <wp:extent cx="5943600" cy="40938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093845"/>
                    </a:xfrm>
                    <a:prstGeom prst="rect">
                      <a:avLst/>
                    </a:prstGeom>
                    <a:noFill/>
                    <a:ln>
                      <a:noFill/>
                    </a:ln>
                  </pic:spPr>
                </pic:pic>
              </a:graphicData>
            </a:graphic>
          </wp:inline>
        </w:drawing>
      </w:r>
    </w:p>
    <w:p w14:paraId="3FBDD12B" w14:textId="7B3A7E79" w:rsidR="003B38F3" w:rsidRDefault="00681A48">
      <w:r>
        <w:t xml:space="preserve">Figure </w:t>
      </w:r>
      <w:r w:rsidR="005310FC">
        <w:t>4</w:t>
      </w:r>
      <w:r>
        <w:t>a. Number of missing (NA) vs non-missing (!NA) data of litter size per different values of brain size</w:t>
      </w:r>
    </w:p>
    <w:p w14:paraId="6E4DC4E1" w14:textId="3886DF0E" w:rsidR="003B38F3" w:rsidRDefault="003B38F3"/>
    <w:p w14:paraId="6BCF2D92" w14:textId="67E19FAA" w:rsidR="00FF2066" w:rsidRDefault="00FF2066">
      <w:r>
        <w:t>Evaluation</w:t>
      </w:r>
    </w:p>
    <w:p w14:paraId="4E809256" w14:textId="39A7DCAF" w:rsidR="00FF2066" w:rsidRDefault="00A47208">
      <w:r>
        <w:t xml:space="preserve">Visual </w:t>
      </w:r>
      <w:r w:rsidR="00245958">
        <w:t>inspection</w:t>
      </w:r>
      <w:r>
        <w:t xml:space="preserve"> and </w:t>
      </w:r>
      <w:r w:rsidR="00245958">
        <w:t>evaluation of ‘realistic’ imputation values</w:t>
      </w:r>
      <w:r>
        <w:t xml:space="preserve"> of </w:t>
      </w:r>
      <w:r w:rsidR="00245958">
        <w:t>numerous species in all 25 imputed datasets was performed at random, and the imputed data seems to be realistic. Due to the nature of the missing data, many of the traits are difficult to compare with ‘realistic values’ (i.e. metabolic rate, play behavior). Due to the nature of multiple imputations, many values (including categorical variables) were different in different imputed datasets i.e. the same species was imputed as, for example, arboreal in one dataset, but as terrestrial in another.</w:t>
      </w:r>
    </w:p>
    <w:p w14:paraId="402ED994" w14:textId="77777777" w:rsidR="00FF2066" w:rsidRDefault="00FF2066"/>
    <w:p w14:paraId="4A7F8932" w14:textId="77777777" w:rsidR="00C75C31" w:rsidRDefault="00C75C31"/>
    <w:p w14:paraId="5D924C7E" w14:textId="27F3AEA4" w:rsidR="005310FC" w:rsidRDefault="00FF2066">
      <w:r>
        <w:t>PGLS</w:t>
      </w:r>
    </w:p>
    <w:p w14:paraId="0F76AA36" w14:textId="59418FE5" w:rsidR="00610E2F" w:rsidRDefault="00610E2F">
      <w:r>
        <w:t>Table 1. Resume of PGLS models</w:t>
      </w:r>
      <w:r w:rsidR="00E76F72">
        <w:t>:</w:t>
      </w:r>
      <w:r>
        <w:t xml:space="preserve"> DF – Degrees of freedom</w:t>
      </w:r>
      <w:r w:rsidR="00E76F72">
        <w:t>.</w:t>
      </w:r>
      <w:r>
        <w:t xml:space="preserve"> </w:t>
      </w:r>
      <w:r w:rsidR="00C37482">
        <w:t xml:space="preserve">Significant </w:t>
      </w:r>
      <w:r w:rsidR="00E76F72">
        <w:t>relationship between Origin 2 (New Guinea) (p=.007) and brain size, and interaction between vulnerability status 2 and body with brain size (p=.04)</w:t>
      </w:r>
    </w:p>
    <w:tbl>
      <w:tblPr>
        <w:tblStyle w:val="TableGrid"/>
        <w:tblpPr w:leftFromText="180" w:rightFromText="180" w:vertAnchor="text" w:horzAnchor="margin" w:tblpY="187"/>
        <w:tblW w:w="0" w:type="auto"/>
        <w:tblLook w:val="04A0" w:firstRow="1" w:lastRow="0" w:firstColumn="1" w:lastColumn="0" w:noHBand="0" w:noVBand="1"/>
      </w:tblPr>
      <w:tblGrid>
        <w:gridCol w:w="1980"/>
        <w:gridCol w:w="3685"/>
        <w:gridCol w:w="1701"/>
      </w:tblGrid>
      <w:tr w:rsidR="00610E2F" w14:paraId="59C778F6" w14:textId="77777777" w:rsidTr="00E76F72">
        <w:tc>
          <w:tcPr>
            <w:tcW w:w="1980" w:type="dxa"/>
          </w:tcPr>
          <w:p w14:paraId="2E3BFB6A" w14:textId="77777777" w:rsidR="00610E2F" w:rsidRDefault="00610E2F" w:rsidP="00610E2F">
            <w:r>
              <w:lastRenderedPageBreak/>
              <w:t>Model</w:t>
            </w:r>
          </w:p>
        </w:tc>
        <w:tc>
          <w:tcPr>
            <w:tcW w:w="3685" w:type="dxa"/>
          </w:tcPr>
          <w:p w14:paraId="4E28D11F" w14:textId="3D4A3C37" w:rsidR="00610E2F" w:rsidRDefault="00610E2F" w:rsidP="00610E2F">
            <w:r>
              <w:t>Significan</w:t>
            </w:r>
            <w:r w:rsidR="00E76F72">
              <w:t>ce</w:t>
            </w:r>
          </w:p>
        </w:tc>
        <w:tc>
          <w:tcPr>
            <w:tcW w:w="1701" w:type="dxa"/>
          </w:tcPr>
          <w:p w14:paraId="0EEB7445" w14:textId="47B19955" w:rsidR="00610E2F" w:rsidRDefault="00610E2F" w:rsidP="00610E2F">
            <w:r>
              <w:t>DF</w:t>
            </w:r>
          </w:p>
        </w:tc>
      </w:tr>
      <w:tr w:rsidR="00610E2F" w14:paraId="64408319" w14:textId="77777777" w:rsidTr="00E76F72">
        <w:tc>
          <w:tcPr>
            <w:tcW w:w="1980" w:type="dxa"/>
          </w:tcPr>
          <w:p w14:paraId="54785187" w14:textId="6FDAFDBF" w:rsidR="00610E2F" w:rsidRDefault="00610E2F" w:rsidP="00610E2F">
            <w:r>
              <w:t>Developmental</w:t>
            </w:r>
          </w:p>
        </w:tc>
        <w:tc>
          <w:tcPr>
            <w:tcW w:w="3685" w:type="dxa"/>
          </w:tcPr>
          <w:p w14:paraId="26DC91EB" w14:textId="5F1EB3F6" w:rsidR="00610E2F" w:rsidRDefault="00610E2F" w:rsidP="00610E2F">
            <w:r>
              <w:t>NS</w:t>
            </w:r>
          </w:p>
        </w:tc>
        <w:tc>
          <w:tcPr>
            <w:tcW w:w="1701" w:type="dxa"/>
          </w:tcPr>
          <w:p w14:paraId="76D6B118" w14:textId="39431D4E" w:rsidR="00610E2F" w:rsidRDefault="00C37482" w:rsidP="00610E2F">
            <w:r>
              <w:t>117</w:t>
            </w:r>
          </w:p>
        </w:tc>
      </w:tr>
      <w:tr w:rsidR="00610E2F" w14:paraId="1D117978" w14:textId="77777777" w:rsidTr="00E76F72">
        <w:tc>
          <w:tcPr>
            <w:tcW w:w="1980" w:type="dxa"/>
          </w:tcPr>
          <w:p w14:paraId="19F248A6" w14:textId="0914628A" w:rsidR="00610E2F" w:rsidRDefault="00610E2F" w:rsidP="00610E2F">
            <w:r>
              <w:t>Social</w:t>
            </w:r>
          </w:p>
        </w:tc>
        <w:tc>
          <w:tcPr>
            <w:tcW w:w="3685" w:type="dxa"/>
          </w:tcPr>
          <w:p w14:paraId="7ED9D7BA" w14:textId="36643D14" w:rsidR="00610E2F" w:rsidRDefault="00610E2F" w:rsidP="00610E2F">
            <w:r>
              <w:t>NS</w:t>
            </w:r>
          </w:p>
        </w:tc>
        <w:tc>
          <w:tcPr>
            <w:tcW w:w="1701" w:type="dxa"/>
          </w:tcPr>
          <w:p w14:paraId="0635E918" w14:textId="32D85718" w:rsidR="00610E2F" w:rsidRDefault="00C37482" w:rsidP="00610E2F">
            <w:r>
              <w:t>84</w:t>
            </w:r>
          </w:p>
        </w:tc>
      </w:tr>
      <w:tr w:rsidR="00610E2F" w14:paraId="53D5C619" w14:textId="77777777" w:rsidTr="00E76F72">
        <w:tc>
          <w:tcPr>
            <w:tcW w:w="1980" w:type="dxa"/>
          </w:tcPr>
          <w:p w14:paraId="426DAFC2" w14:textId="017DE442" w:rsidR="00610E2F" w:rsidRDefault="00610E2F" w:rsidP="00610E2F">
            <w:r>
              <w:t>Environmental</w:t>
            </w:r>
          </w:p>
        </w:tc>
        <w:tc>
          <w:tcPr>
            <w:tcW w:w="3685" w:type="dxa"/>
          </w:tcPr>
          <w:p w14:paraId="04FC840A" w14:textId="07927FAD" w:rsidR="00610E2F" w:rsidRDefault="00610E2F" w:rsidP="00610E2F">
            <w:r>
              <w:t>NS</w:t>
            </w:r>
          </w:p>
        </w:tc>
        <w:tc>
          <w:tcPr>
            <w:tcW w:w="1701" w:type="dxa"/>
          </w:tcPr>
          <w:p w14:paraId="66622FF3" w14:textId="2DB51198" w:rsidR="00610E2F" w:rsidRDefault="00C37482" w:rsidP="00610E2F">
            <w:r>
              <w:t>83</w:t>
            </w:r>
          </w:p>
        </w:tc>
      </w:tr>
      <w:tr w:rsidR="00610E2F" w14:paraId="19B8C9D7" w14:textId="77777777" w:rsidTr="00E76F72">
        <w:tc>
          <w:tcPr>
            <w:tcW w:w="1980" w:type="dxa"/>
          </w:tcPr>
          <w:p w14:paraId="4B1D90E3" w14:textId="6D7BEECF" w:rsidR="00610E2F" w:rsidRDefault="00610E2F" w:rsidP="00610E2F">
            <w:r>
              <w:t>Origin</w:t>
            </w:r>
          </w:p>
        </w:tc>
        <w:tc>
          <w:tcPr>
            <w:tcW w:w="3685" w:type="dxa"/>
          </w:tcPr>
          <w:p w14:paraId="484C2C35" w14:textId="4D1C7FA2" w:rsidR="00E76F72" w:rsidRDefault="00E76F72" w:rsidP="00E76F72">
            <w:r>
              <w:t>Origin 2 (New Guinea)- p=.007</w:t>
            </w:r>
          </w:p>
        </w:tc>
        <w:tc>
          <w:tcPr>
            <w:tcW w:w="1701" w:type="dxa"/>
          </w:tcPr>
          <w:p w14:paraId="2D48BBA1" w14:textId="39933060" w:rsidR="00610E2F" w:rsidRDefault="00C37482" w:rsidP="00610E2F">
            <w:r>
              <w:t>176</w:t>
            </w:r>
          </w:p>
        </w:tc>
      </w:tr>
      <w:tr w:rsidR="00610E2F" w14:paraId="63990847" w14:textId="77777777" w:rsidTr="00E76F72">
        <w:tc>
          <w:tcPr>
            <w:tcW w:w="1980" w:type="dxa"/>
          </w:tcPr>
          <w:p w14:paraId="6123E989" w14:textId="7490A03C" w:rsidR="00610E2F" w:rsidRDefault="00610E2F" w:rsidP="00610E2F">
            <w:r>
              <w:t>Vulnerability status</w:t>
            </w:r>
          </w:p>
        </w:tc>
        <w:tc>
          <w:tcPr>
            <w:tcW w:w="3685" w:type="dxa"/>
          </w:tcPr>
          <w:p w14:paraId="39C321F5" w14:textId="429D26E2" w:rsidR="00E76F72" w:rsidRDefault="00E76F72" w:rsidP="00E76F72">
            <w:r>
              <w:t>Status2 (vulnerable):body size - p=.04</w:t>
            </w:r>
          </w:p>
        </w:tc>
        <w:tc>
          <w:tcPr>
            <w:tcW w:w="1701" w:type="dxa"/>
          </w:tcPr>
          <w:p w14:paraId="0DFA9125" w14:textId="68F9BC9B" w:rsidR="00610E2F" w:rsidRDefault="00E76F72" w:rsidP="00610E2F">
            <w:r>
              <w:t>160</w:t>
            </w:r>
          </w:p>
        </w:tc>
      </w:tr>
      <w:tr w:rsidR="00610E2F" w14:paraId="4FF81CBE" w14:textId="77777777" w:rsidTr="00E76F72">
        <w:tc>
          <w:tcPr>
            <w:tcW w:w="1980" w:type="dxa"/>
          </w:tcPr>
          <w:p w14:paraId="00DF65F0" w14:textId="0C319439" w:rsidR="00610E2F" w:rsidRDefault="00610E2F" w:rsidP="00610E2F">
            <w:r>
              <w:t>Torpor</w:t>
            </w:r>
          </w:p>
        </w:tc>
        <w:tc>
          <w:tcPr>
            <w:tcW w:w="3685" w:type="dxa"/>
          </w:tcPr>
          <w:p w14:paraId="15564902" w14:textId="5FE9DCEE" w:rsidR="00610E2F" w:rsidRDefault="00610E2F" w:rsidP="00610E2F">
            <w:r>
              <w:t>NS</w:t>
            </w:r>
          </w:p>
        </w:tc>
        <w:tc>
          <w:tcPr>
            <w:tcW w:w="1701" w:type="dxa"/>
          </w:tcPr>
          <w:p w14:paraId="2A3B9AA2" w14:textId="16DDBDA8" w:rsidR="00610E2F" w:rsidRDefault="00E76F72" w:rsidP="00610E2F">
            <w:r>
              <w:t>82</w:t>
            </w:r>
          </w:p>
        </w:tc>
      </w:tr>
      <w:tr w:rsidR="00610E2F" w14:paraId="2A470FB9" w14:textId="77777777" w:rsidTr="00E76F72">
        <w:tc>
          <w:tcPr>
            <w:tcW w:w="1980" w:type="dxa"/>
          </w:tcPr>
          <w:p w14:paraId="1E1D92BB" w14:textId="4DB499AF" w:rsidR="00610E2F" w:rsidRDefault="00610E2F" w:rsidP="00610E2F">
            <w:r>
              <w:t>Play</w:t>
            </w:r>
          </w:p>
        </w:tc>
        <w:tc>
          <w:tcPr>
            <w:tcW w:w="3685" w:type="dxa"/>
          </w:tcPr>
          <w:p w14:paraId="6F92CE32" w14:textId="4CC3E454" w:rsidR="00610E2F" w:rsidRDefault="00610E2F" w:rsidP="00610E2F">
            <w:r>
              <w:t>NS</w:t>
            </w:r>
          </w:p>
        </w:tc>
        <w:tc>
          <w:tcPr>
            <w:tcW w:w="1701" w:type="dxa"/>
          </w:tcPr>
          <w:p w14:paraId="6DFD5231" w14:textId="72EF89F4" w:rsidR="00610E2F" w:rsidRDefault="00E76F72" w:rsidP="00610E2F">
            <w:r>
              <w:t>56</w:t>
            </w:r>
          </w:p>
        </w:tc>
      </w:tr>
      <w:tr w:rsidR="00610E2F" w14:paraId="71B95C4C" w14:textId="77777777" w:rsidTr="00E76F72">
        <w:tc>
          <w:tcPr>
            <w:tcW w:w="1980" w:type="dxa"/>
          </w:tcPr>
          <w:p w14:paraId="742A905C" w14:textId="536C63A7" w:rsidR="00610E2F" w:rsidRDefault="00610E2F" w:rsidP="00610E2F">
            <w:r>
              <w:t>FMR</w:t>
            </w:r>
          </w:p>
        </w:tc>
        <w:tc>
          <w:tcPr>
            <w:tcW w:w="3685" w:type="dxa"/>
          </w:tcPr>
          <w:p w14:paraId="1FF1088B" w14:textId="3D02D2BF" w:rsidR="00610E2F" w:rsidRDefault="00610E2F" w:rsidP="00610E2F">
            <w:r>
              <w:t>NS</w:t>
            </w:r>
          </w:p>
        </w:tc>
        <w:tc>
          <w:tcPr>
            <w:tcW w:w="1701" w:type="dxa"/>
          </w:tcPr>
          <w:p w14:paraId="7CE17E5B" w14:textId="5AC8D371" w:rsidR="00610E2F" w:rsidRDefault="00E76F72" w:rsidP="00610E2F">
            <w:r>
              <w:t>89</w:t>
            </w:r>
          </w:p>
        </w:tc>
      </w:tr>
    </w:tbl>
    <w:p w14:paraId="10C80C19" w14:textId="6584CDA8" w:rsidR="003E3882" w:rsidRDefault="003E3882"/>
    <w:p w14:paraId="7C8BE1C9" w14:textId="77777777" w:rsidR="00610E2F" w:rsidRDefault="00610E2F"/>
    <w:p w14:paraId="4BE0442F" w14:textId="77777777" w:rsidR="00610E2F" w:rsidRDefault="00610E2F"/>
    <w:p w14:paraId="4706B51E" w14:textId="77777777" w:rsidR="00610E2F" w:rsidRDefault="00610E2F"/>
    <w:p w14:paraId="5166604E" w14:textId="77777777" w:rsidR="00511C81" w:rsidRDefault="00511C81">
      <w:pPr>
        <w:rPr>
          <w:rFonts w:ascii="Arial" w:hAnsi="Arial" w:cs="Arial"/>
          <w:sz w:val="20"/>
          <w:szCs w:val="20"/>
        </w:rPr>
      </w:pPr>
    </w:p>
    <w:p w14:paraId="35E90FF4" w14:textId="77777777" w:rsidR="00511C81" w:rsidRDefault="00511C81">
      <w:pPr>
        <w:rPr>
          <w:rFonts w:ascii="Arial" w:hAnsi="Arial" w:cs="Arial"/>
          <w:sz w:val="20"/>
          <w:szCs w:val="20"/>
        </w:rPr>
      </w:pPr>
    </w:p>
    <w:p w14:paraId="52B48D73" w14:textId="77777777" w:rsidR="00C75C31" w:rsidRDefault="00C75C31">
      <w:pPr>
        <w:rPr>
          <w:rFonts w:ascii="Arial" w:hAnsi="Arial" w:cs="Arial"/>
          <w:sz w:val="20"/>
          <w:szCs w:val="20"/>
        </w:rPr>
      </w:pPr>
    </w:p>
    <w:p w14:paraId="32D2972D" w14:textId="73A35A27" w:rsidR="003E3882" w:rsidRDefault="003E3882">
      <w:pPr>
        <w:rPr>
          <w:rFonts w:ascii="Arial" w:hAnsi="Arial" w:cs="Arial"/>
          <w:sz w:val="20"/>
          <w:szCs w:val="20"/>
        </w:rPr>
      </w:pPr>
      <w:r w:rsidRPr="00610E2F">
        <w:rPr>
          <w:rFonts w:ascii="Arial" w:hAnsi="Arial" w:cs="Arial"/>
          <w:sz w:val="20"/>
          <w:szCs w:val="20"/>
        </w:rPr>
        <w:t>DEV</w:t>
      </w:r>
      <w:r w:rsidR="00C37482">
        <w:rPr>
          <w:rFonts w:ascii="Arial" w:hAnsi="Arial" w:cs="Arial"/>
          <w:sz w:val="20"/>
          <w:szCs w:val="20"/>
        </w:rPr>
        <w:t>ELOPMENTAL</w:t>
      </w:r>
    </w:p>
    <w:p w14:paraId="5CC68127" w14:textId="00EC8C17" w:rsidR="00C75C31" w:rsidRDefault="00C75C31">
      <w:pPr>
        <w:rPr>
          <w:rFonts w:ascii="Arial" w:hAnsi="Arial" w:cs="Arial"/>
          <w:sz w:val="20"/>
          <w:szCs w:val="20"/>
        </w:rPr>
      </w:pPr>
      <w:r>
        <w:rPr>
          <w:rFonts w:ascii="Arial" w:hAnsi="Arial" w:cs="Arial"/>
          <w:sz w:val="20"/>
          <w:szCs w:val="20"/>
        </w:rPr>
        <w:t>Discuss that a bit</w:t>
      </w:r>
      <w:bookmarkStart w:id="0" w:name="_GoBack"/>
      <w:bookmarkEnd w:id="0"/>
    </w:p>
    <w:p w14:paraId="5DEB73E9" w14:textId="77777777" w:rsidR="00C75C31" w:rsidRPr="00610E2F" w:rsidRDefault="00C75C31">
      <w:pPr>
        <w:rPr>
          <w:rFonts w:ascii="Arial" w:hAnsi="Arial" w:cs="Arial"/>
          <w:sz w:val="20"/>
          <w:szCs w:val="20"/>
        </w:rPr>
      </w:pPr>
    </w:p>
    <w:p w14:paraId="399DED61" w14:textId="77777777" w:rsidR="00C37482" w:rsidRPr="00C37482" w:rsidRDefault="00C37482" w:rsidP="00C37482">
      <w:pPr>
        <w:rPr>
          <w:rFonts w:ascii="Arial" w:hAnsi="Arial" w:cs="Arial"/>
          <w:sz w:val="20"/>
          <w:szCs w:val="20"/>
        </w:rPr>
      </w:pPr>
      <w:r w:rsidRPr="00C37482">
        <w:rPr>
          <w:rFonts w:ascii="Arial" w:hAnsi="Arial" w:cs="Arial"/>
          <w:sz w:val="20"/>
          <w:szCs w:val="20"/>
        </w:rPr>
        <w:t>Generalized least squares fit by REML</w:t>
      </w:r>
    </w:p>
    <w:p w14:paraId="7AA87A47"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Model: log(Brain) ~ log(BodyN) + Weaning.age + Litter.size </w:t>
      </w:r>
    </w:p>
    <w:p w14:paraId="2C67E00B"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Data: data </w:t>
      </w:r>
    </w:p>
    <w:p w14:paraId="280ACF5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AIC      BIC   logLik</w:t>
      </w:r>
    </w:p>
    <w:p w14:paraId="41C182DE"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8.421163 5.215776 9.210582</w:t>
      </w:r>
    </w:p>
    <w:p w14:paraId="5FFCCCB5" w14:textId="77777777" w:rsidR="002041FF" w:rsidRDefault="002041FF" w:rsidP="00C37482">
      <w:pPr>
        <w:rPr>
          <w:rFonts w:ascii="Arial" w:hAnsi="Arial" w:cs="Arial"/>
          <w:sz w:val="20"/>
          <w:szCs w:val="20"/>
        </w:rPr>
      </w:pPr>
    </w:p>
    <w:p w14:paraId="4D0FDE2C" w14:textId="078A4EC7" w:rsidR="00C37482" w:rsidRPr="00C37482" w:rsidRDefault="00C37482" w:rsidP="00C37482">
      <w:pPr>
        <w:rPr>
          <w:rFonts w:ascii="Arial" w:hAnsi="Arial" w:cs="Arial"/>
          <w:sz w:val="20"/>
          <w:szCs w:val="20"/>
        </w:rPr>
      </w:pPr>
      <w:r w:rsidRPr="00C37482">
        <w:rPr>
          <w:rFonts w:ascii="Arial" w:hAnsi="Arial" w:cs="Arial"/>
          <w:sz w:val="20"/>
          <w:szCs w:val="20"/>
        </w:rPr>
        <w:t>Correlation Structure: corBrownian</w:t>
      </w:r>
    </w:p>
    <w:p w14:paraId="74CB113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Formula: ~Names </w:t>
      </w:r>
    </w:p>
    <w:p w14:paraId="2D60D6B5"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Parameter estimate(s):</w:t>
      </w:r>
    </w:p>
    <w:p w14:paraId="7719A24F" w14:textId="77777777" w:rsidR="00C37482" w:rsidRPr="00C37482" w:rsidRDefault="00C37482" w:rsidP="00C37482">
      <w:pPr>
        <w:rPr>
          <w:rFonts w:ascii="Arial" w:hAnsi="Arial" w:cs="Arial"/>
          <w:sz w:val="20"/>
          <w:szCs w:val="20"/>
        </w:rPr>
      </w:pPr>
      <w:r w:rsidRPr="00C37482">
        <w:rPr>
          <w:rFonts w:ascii="Arial" w:hAnsi="Arial" w:cs="Arial"/>
          <w:sz w:val="20"/>
          <w:szCs w:val="20"/>
        </w:rPr>
        <w:t>numeric(0)</w:t>
      </w:r>
    </w:p>
    <w:p w14:paraId="2D74B89F" w14:textId="77777777" w:rsidR="00C37482" w:rsidRPr="00C37482" w:rsidRDefault="00C37482" w:rsidP="00C37482">
      <w:pPr>
        <w:rPr>
          <w:rFonts w:ascii="Arial" w:hAnsi="Arial" w:cs="Arial"/>
          <w:sz w:val="20"/>
          <w:szCs w:val="20"/>
        </w:rPr>
      </w:pPr>
    </w:p>
    <w:p w14:paraId="71DB726B" w14:textId="77777777" w:rsidR="00C37482" w:rsidRPr="00C37482" w:rsidRDefault="00C37482" w:rsidP="00C37482">
      <w:pPr>
        <w:rPr>
          <w:rFonts w:ascii="Arial" w:hAnsi="Arial" w:cs="Arial"/>
          <w:sz w:val="20"/>
          <w:szCs w:val="20"/>
        </w:rPr>
      </w:pPr>
      <w:r w:rsidRPr="00C37482">
        <w:rPr>
          <w:rFonts w:ascii="Arial" w:hAnsi="Arial" w:cs="Arial"/>
          <w:sz w:val="20"/>
          <w:szCs w:val="20"/>
        </w:rPr>
        <w:t>Coefficients:</w:t>
      </w:r>
    </w:p>
    <w:p w14:paraId="0AC157B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Value  Std.Error   t-value p-value</w:t>
      </w:r>
    </w:p>
    <w:p w14:paraId="364F40EE" w14:textId="77777777" w:rsidR="00C37482" w:rsidRPr="00C37482" w:rsidRDefault="00C37482" w:rsidP="00C37482">
      <w:pPr>
        <w:rPr>
          <w:rFonts w:ascii="Arial" w:hAnsi="Arial" w:cs="Arial"/>
          <w:sz w:val="20"/>
          <w:szCs w:val="20"/>
        </w:rPr>
      </w:pPr>
      <w:r w:rsidRPr="00C37482">
        <w:rPr>
          <w:rFonts w:ascii="Arial" w:hAnsi="Arial" w:cs="Arial"/>
          <w:sz w:val="20"/>
          <w:szCs w:val="20"/>
        </w:rPr>
        <w:t>(Intercept) -2.0337675 0.25657510 -7.926598  0.0000</w:t>
      </w:r>
    </w:p>
    <w:p w14:paraId="197AB372" w14:textId="77777777" w:rsidR="00C37482" w:rsidRPr="00C37482" w:rsidRDefault="00C37482" w:rsidP="00C37482">
      <w:pPr>
        <w:rPr>
          <w:rFonts w:ascii="Arial" w:hAnsi="Arial" w:cs="Arial"/>
          <w:sz w:val="20"/>
          <w:szCs w:val="20"/>
        </w:rPr>
      </w:pPr>
      <w:r w:rsidRPr="00C37482">
        <w:rPr>
          <w:rFonts w:ascii="Arial" w:hAnsi="Arial" w:cs="Arial"/>
          <w:sz w:val="20"/>
          <w:szCs w:val="20"/>
        </w:rPr>
        <w:t>log(BodyN)   0.5624441 0.01984942 28.335543  0.0000</w:t>
      </w:r>
    </w:p>
    <w:p w14:paraId="1342CCBF" w14:textId="77777777" w:rsidR="00C37482" w:rsidRPr="00C37482" w:rsidRDefault="00C37482" w:rsidP="00C37482">
      <w:pPr>
        <w:rPr>
          <w:rFonts w:ascii="Arial" w:hAnsi="Arial" w:cs="Arial"/>
          <w:sz w:val="20"/>
          <w:szCs w:val="20"/>
        </w:rPr>
      </w:pPr>
      <w:r w:rsidRPr="00C37482">
        <w:rPr>
          <w:rFonts w:ascii="Arial" w:hAnsi="Arial" w:cs="Arial"/>
          <w:sz w:val="20"/>
          <w:szCs w:val="20"/>
        </w:rPr>
        <w:t>Weaning.age  0.0000836 0.00015311  0.546064  0.5861</w:t>
      </w:r>
    </w:p>
    <w:p w14:paraId="04B574F0" w14:textId="77777777" w:rsidR="00C37482" w:rsidRPr="00C37482" w:rsidRDefault="00C37482" w:rsidP="00C37482">
      <w:pPr>
        <w:rPr>
          <w:rFonts w:ascii="Arial" w:hAnsi="Arial" w:cs="Arial"/>
          <w:sz w:val="20"/>
          <w:szCs w:val="20"/>
        </w:rPr>
      </w:pPr>
      <w:r w:rsidRPr="00C37482">
        <w:rPr>
          <w:rFonts w:ascii="Arial" w:hAnsi="Arial" w:cs="Arial"/>
          <w:sz w:val="20"/>
          <w:szCs w:val="20"/>
        </w:rPr>
        <w:t>Litter.size -0.0281859 0.01648237 -1.710062  0.0900</w:t>
      </w:r>
    </w:p>
    <w:p w14:paraId="4053BB7B" w14:textId="77777777" w:rsidR="00C37482" w:rsidRPr="00C37482" w:rsidRDefault="00C37482" w:rsidP="00C37482">
      <w:pPr>
        <w:rPr>
          <w:rFonts w:ascii="Arial" w:hAnsi="Arial" w:cs="Arial"/>
          <w:sz w:val="20"/>
          <w:szCs w:val="20"/>
        </w:rPr>
      </w:pPr>
    </w:p>
    <w:p w14:paraId="674C4289"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Correlation: </w:t>
      </w:r>
    </w:p>
    <w:p w14:paraId="73A16E56"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Intr) lg(BN) Wnng.g</w:t>
      </w:r>
    </w:p>
    <w:p w14:paraId="1312E104"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log(BodyN)  -0.463              </w:t>
      </w:r>
    </w:p>
    <w:p w14:paraId="564F0F06" w14:textId="77777777" w:rsidR="00C37482" w:rsidRPr="00C37482" w:rsidRDefault="00C37482" w:rsidP="00C37482">
      <w:pPr>
        <w:rPr>
          <w:rFonts w:ascii="Arial" w:hAnsi="Arial" w:cs="Arial"/>
          <w:sz w:val="20"/>
          <w:szCs w:val="20"/>
        </w:rPr>
      </w:pPr>
      <w:r w:rsidRPr="00C37482">
        <w:rPr>
          <w:rFonts w:ascii="Arial" w:hAnsi="Arial" w:cs="Arial"/>
          <w:sz w:val="20"/>
          <w:szCs w:val="20"/>
        </w:rPr>
        <w:lastRenderedPageBreak/>
        <w:t xml:space="preserve">Weaning.age  0.042 -0.306       </w:t>
      </w:r>
    </w:p>
    <w:p w14:paraId="32003857" w14:textId="77777777" w:rsidR="00C37482" w:rsidRPr="00C37482" w:rsidRDefault="00C37482" w:rsidP="00C37482">
      <w:pPr>
        <w:rPr>
          <w:rFonts w:ascii="Arial" w:hAnsi="Arial" w:cs="Arial"/>
          <w:sz w:val="20"/>
          <w:szCs w:val="20"/>
        </w:rPr>
      </w:pPr>
      <w:r w:rsidRPr="00C37482">
        <w:rPr>
          <w:rFonts w:ascii="Arial" w:hAnsi="Arial" w:cs="Arial"/>
          <w:sz w:val="20"/>
          <w:szCs w:val="20"/>
        </w:rPr>
        <w:t>Litter.size -0.393  0.282 -0.015</w:t>
      </w:r>
    </w:p>
    <w:p w14:paraId="4D7E2F4E" w14:textId="77777777" w:rsidR="00C37482" w:rsidRPr="00C37482" w:rsidRDefault="00C37482" w:rsidP="00C37482">
      <w:pPr>
        <w:rPr>
          <w:rFonts w:ascii="Arial" w:hAnsi="Arial" w:cs="Arial"/>
          <w:sz w:val="20"/>
          <w:szCs w:val="20"/>
        </w:rPr>
      </w:pPr>
    </w:p>
    <w:p w14:paraId="7CE9AB09" w14:textId="77777777" w:rsidR="00C37482" w:rsidRPr="00C37482" w:rsidRDefault="00C37482" w:rsidP="00C37482">
      <w:pPr>
        <w:rPr>
          <w:rFonts w:ascii="Arial" w:hAnsi="Arial" w:cs="Arial"/>
          <w:sz w:val="20"/>
          <w:szCs w:val="20"/>
        </w:rPr>
      </w:pPr>
      <w:r w:rsidRPr="00C37482">
        <w:rPr>
          <w:rFonts w:ascii="Arial" w:hAnsi="Arial" w:cs="Arial"/>
          <w:sz w:val="20"/>
          <w:szCs w:val="20"/>
        </w:rPr>
        <w:t>Standardized residuals:</w:t>
      </w:r>
    </w:p>
    <w:p w14:paraId="2B536119"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Min          Q1         Med          Q3         Max </w:t>
      </w:r>
    </w:p>
    <w:p w14:paraId="38C0B40E"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1.82713446 -0.37804997  0.07749879  0.43441000  0.95303512 </w:t>
      </w:r>
    </w:p>
    <w:p w14:paraId="53C84ADC" w14:textId="77777777" w:rsidR="00C37482" w:rsidRPr="00C37482" w:rsidRDefault="00C37482" w:rsidP="00C37482">
      <w:pPr>
        <w:rPr>
          <w:rFonts w:ascii="Arial" w:hAnsi="Arial" w:cs="Arial"/>
          <w:sz w:val="20"/>
          <w:szCs w:val="20"/>
        </w:rPr>
      </w:pPr>
    </w:p>
    <w:p w14:paraId="45ECC897"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Residual standard error: 0.4491754 </w:t>
      </w:r>
    </w:p>
    <w:p w14:paraId="7CF1625B" w14:textId="2B58A596" w:rsidR="003E3882" w:rsidRDefault="00C37482" w:rsidP="00C37482">
      <w:pPr>
        <w:rPr>
          <w:rFonts w:ascii="Arial" w:hAnsi="Arial" w:cs="Arial"/>
          <w:sz w:val="20"/>
          <w:szCs w:val="20"/>
        </w:rPr>
      </w:pPr>
      <w:r w:rsidRPr="00C37482">
        <w:rPr>
          <w:rFonts w:ascii="Arial" w:hAnsi="Arial" w:cs="Arial"/>
          <w:sz w:val="20"/>
          <w:szCs w:val="20"/>
        </w:rPr>
        <w:t>Degrees of freedom: 117 total; 113 residual</w:t>
      </w:r>
    </w:p>
    <w:p w14:paraId="02D52EC8" w14:textId="4770667A" w:rsidR="00C37482" w:rsidRDefault="00C37482" w:rsidP="00C37482">
      <w:pPr>
        <w:rPr>
          <w:rFonts w:ascii="Arial" w:hAnsi="Arial" w:cs="Arial"/>
          <w:sz w:val="20"/>
          <w:szCs w:val="20"/>
        </w:rPr>
      </w:pPr>
    </w:p>
    <w:p w14:paraId="3E183C86" w14:textId="175166A0" w:rsidR="00C37482" w:rsidRDefault="00C37482" w:rsidP="00C37482">
      <w:pPr>
        <w:rPr>
          <w:rFonts w:ascii="Arial" w:hAnsi="Arial" w:cs="Arial"/>
          <w:sz w:val="20"/>
          <w:szCs w:val="20"/>
        </w:rPr>
      </w:pPr>
      <w:r>
        <w:rPr>
          <w:rFonts w:ascii="Arial" w:hAnsi="Arial" w:cs="Arial"/>
          <w:sz w:val="20"/>
          <w:szCs w:val="20"/>
        </w:rPr>
        <w:t>SOCIAL</w:t>
      </w:r>
    </w:p>
    <w:p w14:paraId="0FE10DA0" w14:textId="77777777" w:rsidR="00C37482" w:rsidRPr="00C37482" w:rsidRDefault="00C37482" w:rsidP="00C37482">
      <w:pPr>
        <w:rPr>
          <w:rFonts w:ascii="Arial" w:hAnsi="Arial" w:cs="Arial"/>
          <w:sz w:val="20"/>
          <w:szCs w:val="20"/>
        </w:rPr>
      </w:pPr>
      <w:r w:rsidRPr="00C37482">
        <w:rPr>
          <w:rFonts w:ascii="Arial" w:hAnsi="Arial" w:cs="Arial"/>
          <w:sz w:val="20"/>
          <w:szCs w:val="20"/>
        </w:rPr>
        <w:t>Generalized least squares fit by REML</w:t>
      </w:r>
    </w:p>
    <w:p w14:paraId="47D47609"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Model: log(Brain) ~ Group.living + Parental.care + Mating.system + log(Population.density) +      log(BodyN) </w:t>
      </w:r>
    </w:p>
    <w:p w14:paraId="3CC118F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Data: data </w:t>
      </w:r>
    </w:p>
    <w:p w14:paraId="56E80343"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AIC      BIC    logLik</w:t>
      </w:r>
    </w:p>
    <w:p w14:paraId="1DD21661"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19.85457 36.35153 -2.927284</w:t>
      </w:r>
    </w:p>
    <w:p w14:paraId="1FB15671" w14:textId="77777777" w:rsidR="00C37482" w:rsidRPr="00C37482" w:rsidRDefault="00C37482" w:rsidP="00C37482">
      <w:pPr>
        <w:rPr>
          <w:rFonts w:ascii="Arial" w:hAnsi="Arial" w:cs="Arial"/>
          <w:sz w:val="20"/>
          <w:szCs w:val="20"/>
        </w:rPr>
      </w:pPr>
    </w:p>
    <w:p w14:paraId="714DE04D" w14:textId="77777777" w:rsidR="00C37482" w:rsidRPr="00C37482" w:rsidRDefault="00C37482" w:rsidP="00C37482">
      <w:pPr>
        <w:rPr>
          <w:rFonts w:ascii="Arial" w:hAnsi="Arial" w:cs="Arial"/>
          <w:sz w:val="20"/>
          <w:szCs w:val="20"/>
        </w:rPr>
      </w:pPr>
      <w:r w:rsidRPr="00C37482">
        <w:rPr>
          <w:rFonts w:ascii="Arial" w:hAnsi="Arial" w:cs="Arial"/>
          <w:sz w:val="20"/>
          <w:szCs w:val="20"/>
        </w:rPr>
        <w:t>Correlation Structure: corBrownian</w:t>
      </w:r>
    </w:p>
    <w:p w14:paraId="53A2CD1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Formula: ~Names </w:t>
      </w:r>
    </w:p>
    <w:p w14:paraId="27A34446"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Parameter estimate(s):</w:t>
      </w:r>
    </w:p>
    <w:p w14:paraId="3D7F0580" w14:textId="77777777" w:rsidR="00C37482" w:rsidRPr="00C37482" w:rsidRDefault="00C37482" w:rsidP="00C37482">
      <w:pPr>
        <w:rPr>
          <w:rFonts w:ascii="Arial" w:hAnsi="Arial" w:cs="Arial"/>
          <w:sz w:val="20"/>
          <w:szCs w:val="20"/>
        </w:rPr>
      </w:pPr>
      <w:r w:rsidRPr="00C37482">
        <w:rPr>
          <w:rFonts w:ascii="Arial" w:hAnsi="Arial" w:cs="Arial"/>
          <w:sz w:val="20"/>
          <w:szCs w:val="20"/>
        </w:rPr>
        <w:t>numeric(0)</w:t>
      </w:r>
    </w:p>
    <w:p w14:paraId="4D02D1B2" w14:textId="77777777" w:rsidR="00C37482" w:rsidRPr="00C37482" w:rsidRDefault="00C37482" w:rsidP="00C37482">
      <w:pPr>
        <w:rPr>
          <w:rFonts w:ascii="Arial" w:hAnsi="Arial" w:cs="Arial"/>
          <w:sz w:val="20"/>
          <w:szCs w:val="20"/>
        </w:rPr>
      </w:pPr>
    </w:p>
    <w:p w14:paraId="00337D79" w14:textId="77777777" w:rsidR="00C37482" w:rsidRPr="00C37482" w:rsidRDefault="00C37482" w:rsidP="00C37482">
      <w:pPr>
        <w:rPr>
          <w:rFonts w:ascii="Arial" w:hAnsi="Arial" w:cs="Arial"/>
          <w:sz w:val="20"/>
          <w:szCs w:val="20"/>
        </w:rPr>
      </w:pPr>
      <w:r w:rsidRPr="00C37482">
        <w:rPr>
          <w:rFonts w:ascii="Arial" w:hAnsi="Arial" w:cs="Arial"/>
          <w:sz w:val="20"/>
          <w:szCs w:val="20"/>
        </w:rPr>
        <w:t>Coefficients:</w:t>
      </w:r>
    </w:p>
    <w:p w14:paraId="52613C55"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Value Std.Error   t-value p-value</w:t>
      </w:r>
    </w:p>
    <w:p w14:paraId="77547D9E" w14:textId="77777777" w:rsidR="00C37482" w:rsidRPr="00C37482" w:rsidRDefault="00C37482" w:rsidP="00C37482">
      <w:pPr>
        <w:rPr>
          <w:rFonts w:ascii="Arial" w:hAnsi="Arial" w:cs="Arial"/>
          <w:sz w:val="20"/>
          <w:szCs w:val="20"/>
        </w:rPr>
      </w:pPr>
      <w:r w:rsidRPr="00C37482">
        <w:rPr>
          <w:rFonts w:ascii="Arial" w:hAnsi="Arial" w:cs="Arial"/>
          <w:sz w:val="20"/>
          <w:szCs w:val="20"/>
        </w:rPr>
        <w:t>(Intercept)             -2.1401495 0.3243932 -6.597394  0.0000</w:t>
      </w:r>
    </w:p>
    <w:p w14:paraId="7F63FE78" w14:textId="77777777" w:rsidR="00C37482" w:rsidRPr="00C37482" w:rsidRDefault="00C37482" w:rsidP="00C37482">
      <w:pPr>
        <w:rPr>
          <w:rFonts w:ascii="Arial" w:hAnsi="Arial" w:cs="Arial"/>
          <w:sz w:val="20"/>
          <w:szCs w:val="20"/>
        </w:rPr>
      </w:pPr>
      <w:r w:rsidRPr="00C37482">
        <w:rPr>
          <w:rFonts w:ascii="Arial" w:hAnsi="Arial" w:cs="Arial"/>
          <w:sz w:val="20"/>
          <w:szCs w:val="20"/>
        </w:rPr>
        <w:t>Group.living            -0.0194859 0.0543611 -0.358452  0.7210</w:t>
      </w:r>
    </w:p>
    <w:p w14:paraId="3A264D56" w14:textId="77777777" w:rsidR="00C37482" w:rsidRPr="00C37482" w:rsidRDefault="00C37482" w:rsidP="00C37482">
      <w:pPr>
        <w:rPr>
          <w:rFonts w:ascii="Arial" w:hAnsi="Arial" w:cs="Arial"/>
          <w:sz w:val="20"/>
          <w:szCs w:val="20"/>
        </w:rPr>
      </w:pPr>
      <w:r w:rsidRPr="00C37482">
        <w:rPr>
          <w:rFonts w:ascii="Arial" w:hAnsi="Arial" w:cs="Arial"/>
          <w:sz w:val="20"/>
          <w:szCs w:val="20"/>
        </w:rPr>
        <w:t>Parental.care           -0.1395289 0.1544058 -0.903650  0.3690</w:t>
      </w:r>
    </w:p>
    <w:p w14:paraId="6A71ACF0" w14:textId="77777777" w:rsidR="00C37482" w:rsidRPr="00C37482" w:rsidRDefault="00C37482" w:rsidP="00C37482">
      <w:pPr>
        <w:rPr>
          <w:rFonts w:ascii="Arial" w:hAnsi="Arial" w:cs="Arial"/>
          <w:sz w:val="20"/>
          <w:szCs w:val="20"/>
        </w:rPr>
      </w:pPr>
      <w:r w:rsidRPr="00C37482">
        <w:rPr>
          <w:rFonts w:ascii="Arial" w:hAnsi="Arial" w:cs="Arial"/>
          <w:sz w:val="20"/>
          <w:szCs w:val="20"/>
        </w:rPr>
        <w:t>Mating.system            0.0207417 0.0621487  0.333744  0.7395</w:t>
      </w:r>
    </w:p>
    <w:p w14:paraId="26046515" w14:textId="77777777" w:rsidR="00C37482" w:rsidRPr="00C37482" w:rsidRDefault="00C37482" w:rsidP="00C37482">
      <w:pPr>
        <w:rPr>
          <w:rFonts w:ascii="Arial" w:hAnsi="Arial" w:cs="Arial"/>
          <w:sz w:val="20"/>
          <w:szCs w:val="20"/>
        </w:rPr>
      </w:pPr>
      <w:r w:rsidRPr="00C37482">
        <w:rPr>
          <w:rFonts w:ascii="Arial" w:hAnsi="Arial" w:cs="Arial"/>
          <w:sz w:val="20"/>
          <w:szCs w:val="20"/>
        </w:rPr>
        <w:t>log(Population.density)  0.0166754 0.0174469  0.955779  0.3421</w:t>
      </w:r>
    </w:p>
    <w:p w14:paraId="11A68DB4" w14:textId="77777777" w:rsidR="00C37482" w:rsidRPr="00C37482" w:rsidRDefault="00C37482" w:rsidP="00C37482">
      <w:pPr>
        <w:rPr>
          <w:rFonts w:ascii="Arial" w:hAnsi="Arial" w:cs="Arial"/>
          <w:sz w:val="20"/>
          <w:szCs w:val="20"/>
        </w:rPr>
      </w:pPr>
      <w:r w:rsidRPr="00C37482">
        <w:rPr>
          <w:rFonts w:ascii="Arial" w:hAnsi="Arial" w:cs="Arial"/>
          <w:sz w:val="20"/>
          <w:szCs w:val="20"/>
        </w:rPr>
        <w:t>log(BodyN)               0.5911899 0.0241546 24.475225  0.0000</w:t>
      </w:r>
    </w:p>
    <w:p w14:paraId="3D96F946" w14:textId="77777777" w:rsidR="00C37482" w:rsidRPr="00C37482" w:rsidRDefault="00C37482" w:rsidP="00C37482">
      <w:pPr>
        <w:rPr>
          <w:rFonts w:ascii="Arial" w:hAnsi="Arial" w:cs="Arial"/>
          <w:sz w:val="20"/>
          <w:szCs w:val="20"/>
        </w:rPr>
      </w:pPr>
    </w:p>
    <w:p w14:paraId="63E5C5D3" w14:textId="77777777" w:rsidR="00C37482" w:rsidRPr="00C37482" w:rsidRDefault="00C37482" w:rsidP="00C37482">
      <w:pPr>
        <w:rPr>
          <w:rFonts w:ascii="Arial" w:hAnsi="Arial" w:cs="Arial"/>
          <w:sz w:val="20"/>
          <w:szCs w:val="20"/>
        </w:rPr>
      </w:pPr>
      <w:r w:rsidRPr="00C37482">
        <w:rPr>
          <w:rFonts w:ascii="Arial" w:hAnsi="Arial" w:cs="Arial"/>
          <w:sz w:val="20"/>
          <w:szCs w:val="20"/>
        </w:rPr>
        <w:lastRenderedPageBreak/>
        <w:t xml:space="preserve"> Correlation: </w:t>
      </w:r>
    </w:p>
    <w:p w14:paraId="00E30FDD"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Intr) Grp.lv Prntl. Mtng.s lg(P.)</w:t>
      </w:r>
    </w:p>
    <w:p w14:paraId="21E44D74"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Group.living            -0.005                            </w:t>
      </w:r>
    </w:p>
    <w:p w14:paraId="4E7C2F83"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Parental.care           -0.434 -0.293                     </w:t>
      </w:r>
    </w:p>
    <w:p w14:paraId="0D3787CD"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Mating.system           -0.183 -0.070 -0.159              </w:t>
      </w:r>
    </w:p>
    <w:p w14:paraId="26617F1E"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log(Population.density) -0.250 -0.210  0.019  0.340       </w:t>
      </w:r>
    </w:p>
    <w:p w14:paraId="05566BDB" w14:textId="77777777" w:rsidR="00C37482" w:rsidRPr="00C37482" w:rsidRDefault="00C37482" w:rsidP="00C37482">
      <w:pPr>
        <w:rPr>
          <w:rFonts w:ascii="Arial" w:hAnsi="Arial" w:cs="Arial"/>
          <w:sz w:val="20"/>
          <w:szCs w:val="20"/>
        </w:rPr>
      </w:pPr>
      <w:r w:rsidRPr="00C37482">
        <w:rPr>
          <w:rFonts w:ascii="Arial" w:hAnsi="Arial" w:cs="Arial"/>
          <w:sz w:val="20"/>
          <w:szCs w:val="20"/>
        </w:rPr>
        <w:t>log(BodyN)              -0.459 -0.076  0.062  0.080  0.404</w:t>
      </w:r>
    </w:p>
    <w:p w14:paraId="5F746EBF" w14:textId="77777777" w:rsidR="00C37482" w:rsidRPr="00C37482" w:rsidRDefault="00C37482" w:rsidP="00C37482">
      <w:pPr>
        <w:rPr>
          <w:rFonts w:ascii="Arial" w:hAnsi="Arial" w:cs="Arial"/>
          <w:sz w:val="20"/>
          <w:szCs w:val="20"/>
        </w:rPr>
      </w:pPr>
    </w:p>
    <w:p w14:paraId="10C98C73" w14:textId="77777777" w:rsidR="00C37482" w:rsidRPr="00C37482" w:rsidRDefault="00C37482" w:rsidP="00C37482">
      <w:pPr>
        <w:rPr>
          <w:rFonts w:ascii="Arial" w:hAnsi="Arial" w:cs="Arial"/>
          <w:sz w:val="20"/>
          <w:szCs w:val="20"/>
        </w:rPr>
      </w:pPr>
      <w:r w:rsidRPr="00C37482">
        <w:rPr>
          <w:rFonts w:ascii="Arial" w:hAnsi="Arial" w:cs="Arial"/>
          <w:sz w:val="20"/>
          <w:szCs w:val="20"/>
        </w:rPr>
        <w:t>Standardized residuals:</w:t>
      </w:r>
    </w:p>
    <w:p w14:paraId="1F1DE34F"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Min         Q1        Med         Q3        Max </w:t>
      </w:r>
    </w:p>
    <w:p w14:paraId="58A604C5"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1.7105403 -0.3365575  0.1263874  0.5201961  1.1865854 </w:t>
      </w:r>
    </w:p>
    <w:p w14:paraId="7411E6CF" w14:textId="77777777" w:rsidR="00C37482" w:rsidRPr="00C37482" w:rsidRDefault="00C37482" w:rsidP="00C37482">
      <w:pPr>
        <w:rPr>
          <w:rFonts w:ascii="Arial" w:hAnsi="Arial" w:cs="Arial"/>
          <w:sz w:val="20"/>
          <w:szCs w:val="20"/>
        </w:rPr>
      </w:pPr>
    </w:p>
    <w:p w14:paraId="6DD08CF5"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Residual standard error: 0.4904185 </w:t>
      </w:r>
    </w:p>
    <w:p w14:paraId="30C37951" w14:textId="74BC7349" w:rsidR="00C37482" w:rsidRPr="00610E2F" w:rsidRDefault="00C37482" w:rsidP="00C37482">
      <w:pPr>
        <w:rPr>
          <w:rFonts w:ascii="Arial" w:hAnsi="Arial" w:cs="Arial"/>
          <w:sz w:val="20"/>
          <w:szCs w:val="20"/>
        </w:rPr>
      </w:pPr>
      <w:r w:rsidRPr="00C37482">
        <w:rPr>
          <w:rFonts w:ascii="Arial" w:hAnsi="Arial" w:cs="Arial"/>
          <w:sz w:val="20"/>
          <w:szCs w:val="20"/>
        </w:rPr>
        <w:t>Degrees of freedom: 84 total; 78 residual</w:t>
      </w:r>
    </w:p>
    <w:p w14:paraId="7AB057AA" w14:textId="77777777" w:rsidR="00610E2F" w:rsidRDefault="00610E2F" w:rsidP="00610E2F"/>
    <w:p w14:paraId="16E3D946" w14:textId="608A8BBC" w:rsidR="003E3882" w:rsidRDefault="00C37482">
      <w:r>
        <w:t>ENVIRONMENTAL</w:t>
      </w:r>
    </w:p>
    <w:p w14:paraId="6357A3F0" w14:textId="77777777" w:rsidR="00C37482" w:rsidRDefault="00C37482" w:rsidP="00C37482">
      <w:r>
        <w:t>Generalized least squares fit by REML</w:t>
      </w:r>
    </w:p>
    <w:p w14:paraId="34392B3F" w14:textId="77777777" w:rsidR="00C37482" w:rsidRDefault="00C37482" w:rsidP="00C37482">
      <w:r>
        <w:t xml:space="preserve">  Model: log(Brain) ~ DiurnalityN + Shelter.safety + Arboreality + Diet +      log(HR) + log(BodyN) </w:t>
      </w:r>
    </w:p>
    <w:p w14:paraId="103CE070" w14:textId="77777777" w:rsidR="00C37482" w:rsidRDefault="00C37482" w:rsidP="00C37482">
      <w:r>
        <w:t xml:space="preserve">  Data: data </w:t>
      </w:r>
    </w:p>
    <w:p w14:paraId="0A7AE648" w14:textId="77777777" w:rsidR="00C37482" w:rsidRDefault="00C37482" w:rsidP="00C37482">
      <w:r>
        <w:t xml:space="preserve">       AIC      BIC    logLik</w:t>
      </w:r>
    </w:p>
    <w:p w14:paraId="27E11779" w14:textId="77777777" w:rsidR="00C37482" w:rsidRDefault="00C37482" w:rsidP="00C37482">
      <w:r>
        <w:t xml:space="preserve">  20.57575 39.22161 -2.287874</w:t>
      </w:r>
    </w:p>
    <w:p w14:paraId="014E4318" w14:textId="77777777" w:rsidR="00C37482" w:rsidRDefault="00C37482" w:rsidP="00C37482"/>
    <w:p w14:paraId="3270A3CC" w14:textId="77777777" w:rsidR="00C37482" w:rsidRDefault="00C37482" w:rsidP="00C37482">
      <w:r>
        <w:t>Correlation Structure: corBrownian</w:t>
      </w:r>
    </w:p>
    <w:p w14:paraId="264885CE" w14:textId="77777777" w:rsidR="00C37482" w:rsidRDefault="00C37482" w:rsidP="00C37482">
      <w:r>
        <w:t xml:space="preserve"> Formula: ~Names </w:t>
      </w:r>
    </w:p>
    <w:p w14:paraId="4741F3C2" w14:textId="77777777" w:rsidR="00C37482" w:rsidRDefault="00C37482" w:rsidP="00C37482">
      <w:r>
        <w:t xml:space="preserve"> Parameter estimate(s):</w:t>
      </w:r>
    </w:p>
    <w:p w14:paraId="48313959" w14:textId="77777777" w:rsidR="00C37482" w:rsidRDefault="00C37482" w:rsidP="00C37482">
      <w:r>
        <w:t>numeric(0)</w:t>
      </w:r>
    </w:p>
    <w:p w14:paraId="2371E1A7" w14:textId="77777777" w:rsidR="00C37482" w:rsidRDefault="00C37482" w:rsidP="00C37482"/>
    <w:p w14:paraId="62EA80BC" w14:textId="77777777" w:rsidR="00C37482" w:rsidRDefault="00C37482" w:rsidP="00C37482">
      <w:r>
        <w:t>Coefficients:</w:t>
      </w:r>
    </w:p>
    <w:p w14:paraId="5959878F" w14:textId="77777777" w:rsidR="00C37482" w:rsidRDefault="00C37482" w:rsidP="00C37482">
      <w:r>
        <w:t xml:space="preserve">                    Value  Std.Error   t-value p-value</w:t>
      </w:r>
    </w:p>
    <w:p w14:paraId="5AB25BEE" w14:textId="77777777" w:rsidR="00C37482" w:rsidRDefault="00C37482" w:rsidP="00C37482">
      <w:r>
        <w:t>(Intercept)    -1.9449889 0.29105712 -6.682499  0.0000</w:t>
      </w:r>
    </w:p>
    <w:p w14:paraId="077D9148" w14:textId="77777777" w:rsidR="00C37482" w:rsidRDefault="00C37482" w:rsidP="00C37482">
      <w:r>
        <w:lastRenderedPageBreak/>
        <w:t>DiurnalityN     0.0026436 0.02241524  0.117939  0.9064</w:t>
      </w:r>
    </w:p>
    <w:p w14:paraId="773B2622" w14:textId="77777777" w:rsidR="00C37482" w:rsidRDefault="00C37482" w:rsidP="00C37482">
      <w:r>
        <w:t>Shelter.safety -0.0418645 0.04538671 -0.922395  0.3592</w:t>
      </w:r>
    </w:p>
    <w:p w14:paraId="3332E249" w14:textId="77777777" w:rsidR="00C37482" w:rsidRDefault="00C37482" w:rsidP="00C37482">
      <w:r>
        <w:t>Arboreality     0.0247103 0.07168543  0.344705  0.7313</w:t>
      </w:r>
    </w:p>
    <w:p w14:paraId="421FCEC8" w14:textId="77777777" w:rsidR="00C37482" w:rsidRDefault="00C37482" w:rsidP="00C37482">
      <w:r>
        <w:t>Diet           -0.0582259 0.03498454 -1.664332  0.1002</w:t>
      </w:r>
    </w:p>
    <w:p w14:paraId="594C9457" w14:textId="77777777" w:rsidR="00C37482" w:rsidRDefault="00C37482" w:rsidP="00C37482">
      <w:r>
        <w:t>log(HR)         0.0222148 0.01171517  1.896238  0.0617</w:t>
      </w:r>
    </w:p>
    <w:p w14:paraId="69E3A498" w14:textId="77777777" w:rsidR="00C37482" w:rsidRDefault="00C37482" w:rsidP="00C37482">
      <w:r>
        <w:t>log(BodyN)      0.5535672 0.02282740 24.250124  0.0000</w:t>
      </w:r>
    </w:p>
    <w:p w14:paraId="5D2E5700" w14:textId="77777777" w:rsidR="00C37482" w:rsidRDefault="00C37482" w:rsidP="00C37482"/>
    <w:p w14:paraId="55CC7789" w14:textId="77777777" w:rsidR="00C37482" w:rsidRDefault="00C37482" w:rsidP="00C37482">
      <w:r>
        <w:t xml:space="preserve"> Correlation: </w:t>
      </w:r>
    </w:p>
    <w:p w14:paraId="2012A920" w14:textId="77777777" w:rsidR="00C37482" w:rsidRDefault="00C37482" w:rsidP="00C37482">
      <w:r>
        <w:t xml:space="preserve">               (Intr) DrnltN Shltr. Arbrlt Diet   lg(HR)</w:t>
      </w:r>
    </w:p>
    <w:p w14:paraId="06EEE8C0" w14:textId="77777777" w:rsidR="00C37482" w:rsidRDefault="00C37482" w:rsidP="00C37482">
      <w:r>
        <w:t xml:space="preserve">DiurnalityN    -0.063                                   </w:t>
      </w:r>
    </w:p>
    <w:p w14:paraId="1663C31A" w14:textId="77777777" w:rsidR="00C37482" w:rsidRDefault="00C37482" w:rsidP="00C37482">
      <w:r>
        <w:t xml:space="preserve">Shelter.safety -0.067 -0.065                            </w:t>
      </w:r>
    </w:p>
    <w:p w14:paraId="0C407C83" w14:textId="77777777" w:rsidR="00C37482" w:rsidRDefault="00C37482" w:rsidP="00C37482">
      <w:r>
        <w:t xml:space="preserve">Arboreality    -0.325  0.049 -0.436                     </w:t>
      </w:r>
    </w:p>
    <w:p w14:paraId="20F56CAF" w14:textId="77777777" w:rsidR="00C37482" w:rsidRDefault="00C37482" w:rsidP="00C37482">
      <w:r>
        <w:t xml:space="preserve">Diet           -0.418 -0.046 -0.034  0.207              </w:t>
      </w:r>
    </w:p>
    <w:p w14:paraId="025726CE" w14:textId="77777777" w:rsidR="00C37482" w:rsidRDefault="00C37482" w:rsidP="00C37482">
      <w:r>
        <w:t xml:space="preserve">log(HR)         0.036  0.206  0.208 -0.072  0.108       </w:t>
      </w:r>
    </w:p>
    <w:p w14:paraId="64786D46" w14:textId="77777777" w:rsidR="00C37482" w:rsidRDefault="00C37482" w:rsidP="00C37482">
      <w:r>
        <w:t>log(BodyN)     -0.381 -0.115 -0.036 -0.021  0.022 -0.400</w:t>
      </w:r>
    </w:p>
    <w:p w14:paraId="7B04F85C" w14:textId="77777777" w:rsidR="00C37482" w:rsidRDefault="00C37482" w:rsidP="00C37482"/>
    <w:p w14:paraId="08B8E1C7" w14:textId="77777777" w:rsidR="00C37482" w:rsidRDefault="00C37482" w:rsidP="00C37482">
      <w:r>
        <w:t>Standardized residuals:</w:t>
      </w:r>
    </w:p>
    <w:p w14:paraId="37BA489D" w14:textId="77777777" w:rsidR="00C37482" w:rsidRDefault="00C37482" w:rsidP="00C37482">
      <w:r>
        <w:t xml:space="preserve">       Min         Q1        Med         Q3        Max </w:t>
      </w:r>
    </w:p>
    <w:p w14:paraId="00808728" w14:textId="77777777" w:rsidR="00C37482" w:rsidRDefault="00C37482" w:rsidP="00C37482">
      <w:r>
        <w:t xml:space="preserve">-1.4385022 -0.3642219  0.2163726  0.5162295  1.1221055 </w:t>
      </w:r>
    </w:p>
    <w:p w14:paraId="5DCDAE05" w14:textId="77777777" w:rsidR="00C37482" w:rsidRDefault="00C37482" w:rsidP="00C37482"/>
    <w:p w14:paraId="3699E144" w14:textId="77777777" w:rsidR="00C37482" w:rsidRDefault="00C37482" w:rsidP="00C37482">
      <w:r>
        <w:t xml:space="preserve">Residual standard error: 0.4508372 </w:t>
      </w:r>
    </w:p>
    <w:p w14:paraId="7EF2779E" w14:textId="4863BEC6" w:rsidR="003E3882" w:rsidRDefault="00C37482" w:rsidP="00C37482">
      <w:r>
        <w:t>Degrees of freedom: 83 total; 76 residual</w:t>
      </w:r>
    </w:p>
    <w:p w14:paraId="5E7C436B" w14:textId="60334207" w:rsidR="003E3882" w:rsidRDefault="003E3882"/>
    <w:p w14:paraId="2978DE70" w14:textId="1F4FD006" w:rsidR="003E3882" w:rsidRDefault="00C37482">
      <w:r>
        <w:t>ORIGIN</w:t>
      </w:r>
    </w:p>
    <w:p w14:paraId="712BCFAE" w14:textId="77777777" w:rsidR="00C37482" w:rsidRDefault="00C37482" w:rsidP="00C37482">
      <w:r>
        <w:t>Generalized least squares fit by REML</w:t>
      </w:r>
    </w:p>
    <w:p w14:paraId="38CB48D0" w14:textId="77777777" w:rsidR="00C37482" w:rsidRDefault="00C37482" w:rsidP="00C37482">
      <w:r>
        <w:t xml:space="preserve">  Model: log(Brain) ~ Origin * log(BodyN) </w:t>
      </w:r>
    </w:p>
    <w:p w14:paraId="69B51E1D" w14:textId="77777777" w:rsidR="00C37482" w:rsidRDefault="00C37482" w:rsidP="00C37482">
      <w:r>
        <w:t xml:space="preserve">  Data: data </w:t>
      </w:r>
    </w:p>
    <w:p w14:paraId="64513478" w14:textId="77777777" w:rsidR="00C37482" w:rsidRDefault="00C37482" w:rsidP="00C37482">
      <w:r>
        <w:t xml:space="preserve">        AIC       BIC   logLik</w:t>
      </w:r>
    </w:p>
    <w:p w14:paraId="1A56DC0D" w14:textId="77777777" w:rsidR="00C37482" w:rsidRDefault="00C37482" w:rsidP="00C37482">
      <w:r>
        <w:t xml:space="preserve">  -33.07784 -11.12725 23.53892</w:t>
      </w:r>
    </w:p>
    <w:p w14:paraId="1144AD40" w14:textId="77777777" w:rsidR="00C37482" w:rsidRDefault="00C37482" w:rsidP="00C37482"/>
    <w:p w14:paraId="12B73184" w14:textId="77777777" w:rsidR="00C37482" w:rsidRDefault="00C37482" w:rsidP="00C37482">
      <w:r>
        <w:t>Correlation Structure: corBrownian</w:t>
      </w:r>
    </w:p>
    <w:p w14:paraId="18F35073" w14:textId="77777777" w:rsidR="00C37482" w:rsidRDefault="00C37482" w:rsidP="00C37482">
      <w:r>
        <w:t xml:space="preserve"> Formula: ~Names </w:t>
      </w:r>
    </w:p>
    <w:p w14:paraId="496207CB" w14:textId="77777777" w:rsidR="00C37482" w:rsidRDefault="00C37482" w:rsidP="00C37482">
      <w:r>
        <w:t xml:space="preserve"> Parameter estimate(s):</w:t>
      </w:r>
    </w:p>
    <w:p w14:paraId="50D1E38B" w14:textId="77777777" w:rsidR="00C37482" w:rsidRDefault="00C37482" w:rsidP="00C37482">
      <w:r>
        <w:t>numeric(0)</w:t>
      </w:r>
    </w:p>
    <w:p w14:paraId="1F131B72" w14:textId="77777777" w:rsidR="00C37482" w:rsidRDefault="00C37482" w:rsidP="00C37482"/>
    <w:p w14:paraId="3B10B6FC" w14:textId="77777777" w:rsidR="00C37482" w:rsidRDefault="00C37482" w:rsidP="00C37482">
      <w:r>
        <w:t>Coefficients:</w:t>
      </w:r>
    </w:p>
    <w:p w14:paraId="0B48C1D5" w14:textId="77777777" w:rsidR="00C37482" w:rsidRDefault="00C37482" w:rsidP="00C37482">
      <w:r>
        <w:t xml:space="preserve">                        Value Std.Error  t-value p-value</w:t>
      </w:r>
    </w:p>
    <w:p w14:paraId="0140CB85" w14:textId="77777777" w:rsidR="00C37482" w:rsidRDefault="00C37482" w:rsidP="00C37482">
      <w:r>
        <w:t>(Intercept)        -2.2441539 0.2725458 -8.23404  0.0000</w:t>
      </w:r>
    </w:p>
    <w:p w14:paraId="2DCC5734" w14:textId="77777777" w:rsidR="00C37482" w:rsidRDefault="00C37482" w:rsidP="00C37482">
      <w:r>
        <w:t>Origin2             0.3297579 0.1223180  2.69591  0.0077</w:t>
      </w:r>
    </w:p>
    <w:p w14:paraId="133A2DFA" w14:textId="77777777" w:rsidR="00C37482" w:rsidRDefault="00C37482" w:rsidP="00C37482">
      <w:r>
        <w:t>Origin3             0.3332724 0.3502826  0.95144  0.3427</w:t>
      </w:r>
    </w:p>
    <w:p w14:paraId="3A0284C2" w14:textId="77777777" w:rsidR="00C37482" w:rsidRDefault="00C37482" w:rsidP="00C37482">
      <w:r>
        <w:t>log(BodyN)          0.5684066 0.0169076 33.61846  0.0000</w:t>
      </w:r>
    </w:p>
    <w:p w14:paraId="0DABD9C3" w14:textId="77777777" w:rsidR="00C37482" w:rsidRDefault="00C37482" w:rsidP="00C37482">
      <w:r>
        <w:t>Origin2:log(BodyN) -0.0344183 0.0185696 -1.85348  0.0655</w:t>
      </w:r>
    </w:p>
    <w:p w14:paraId="14CDD061" w14:textId="77777777" w:rsidR="00C37482" w:rsidRDefault="00C37482" w:rsidP="00C37482">
      <w:r>
        <w:t>Origin3:log(BodyN) -0.0434601 0.0427487 -1.01664  0.3108</w:t>
      </w:r>
    </w:p>
    <w:p w14:paraId="36BFD81B" w14:textId="77777777" w:rsidR="00C37482" w:rsidRDefault="00C37482" w:rsidP="00C37482"/>
    <w:p w14:paraId="78D2467E" w14:textId="77777777" w:rsidR="00C37482" w:rsidRDefault="00C37482" w:rsidP="00C37482">
      <w:r>
        <w:t xml:space="preserve"> Correlation: </w:t>
      </w:r>
    </w:p>
    <w:p w14:paraId="35E742F0" w14:textId="77777777" w:rsidR="00C37482" w:rsidRDefault="00C37482" w:rsidP="00C37482">
      <w:r>
        <w:t xml:space="preserve">                   (Intr) Orign2 Orign3 lg(BN) O2:(BN</w:t>
      </w:r>
    </w:p>
    <w:p w14:paraId="03FFD213" w14:textId="77777777" w:rsidR="00C37482" w:rsidRDefault="00C37482" w:rsidP="00C37482">
      <w:r>
        <w:t xml:space="preserve">Origin2            -0.076                            </w:t>
      </w:r>
    </w:p>
    <w:p w14:paraId="082AD110" w14:textId="77777777" w:rsidR="00C37482" w:rsidRDefault="00C37482" w:rsidP="00C37482">
      <w:r>
        <w:t xml:space="preserve">Origin3            -0.628  0.059                     </w:t>
      </w:r>
    </w:p>
    <w:p w14:paraId="6DA30217" w14:textId="77777777" w:rsidR="00C37482" w:rsidRDefault="00C37482" w:rsidP="00C37482">
      <w:r>
        <w:t xml:space="preserve">log(BodyN)         -0.374  0.171  0.291              </w:t>
      </w:r>
    </w:p>
    <w:p w14:paraId="21941DCD" w14:textId="77777777" w:rsidR="00C37482" w:rsidRDefault="00C37482" w:rsidP="00C37482">
      <w:r>
        <w:t xml:space="preserve">Origin2:log(BodyN)  0.062 -0.947 -0.048 -0.154       </w:t>
      </w:r>
    </w:p>
    <w:p w14:paraId="4A47F53F" w14:textId="77777777" w:rsidR="00C37482" w:rsidRDefault="00C37482" w:rsidP="00C37482">
      <w:r>
        <w:t>Origin3:log(BodyN)  0.131 -0.068 -0.466 -0.396  0.061</w:t>
      </w:r>
    </w:p>
    <w:p w14:paraId="45985F6F" w14:textId="77777777" w:rsidR="00C37482" w:rsidRDefault="00C37482" w:rsidP="00C37482"/>
    <w:p w14:paraId="0191EE3C" w14:textId="77777777" w:rsidR="00C37482" w:rsidRDefault="00C37482" w:rsidP="00C37482">
      <w:r>
        <w:t>Standardized residuals:</w:t>
      </w:r>
    </w:p>
    <w:p w14:paraId="566D1D28" w14:textId="77777777" w:rsidR="00C37482" w:rsidRDefault="00C37482" w:rsidP="00C37482">
      <w:r>
        <w:t xml:space="preserve">        Min          Q1         Med          Q3         Max </w:t>
      </w:r>
    </w:p>
    <w:p w14:paraId="33046B90" w14:textId="77777777" w:rsidR="00C37482" w:rsidRDefault="00C37482" w:rsidP="00C37482">
      <w:r>
        <w:t xml:space="preserve">-1.84780508 -0.42296011 -0.07007503  0.60670278  1.52166315 </w:t>
      </w:r>
    </w:p>
    <w:p w14:paraId="4B9F450F" w14:textId="77777777" w:rsidR="00C37482" w:rsidRDefault="00C37482" w:rsidP="00C37482"/>
    <w:p w14:paraId="382930CF" w14:textId="77777777" w:rsidR="00C37482" w:rsidRDefault="00C37482" w:rsidP="00C37482">
      <w:r>
        <w:t xml:space="preserve">Residual standard error: 0.4532041 </w:t>
      </w:r>
    </w:p>
    <w:p w14:paraId="53EC3186" w14:textId="1F423F4E" w:rsidR="00C37482" w:rsidRDefault="00C37482" w:rsidP="00C37482">
      <w:r>
        <w:t>Degrees of freedom: 176 total; 170 residual</w:t>
      </w:r>
    </w:p>
    <w:p w14:paraId="435C52A9" w14:textId="47DC083E" w:rsidR="003E3882" w:rsidRDefault="003E3882"/>
    <w:p w14:paraId="5F350D1C" w14:textId="4C7E827A" w:rsidR="003E3882" w:rsidRDefault="00E76F72">
      <w:r>
        <w:t>STATUS</w:t>
      </w:r>
    </w:p>
    <w:p w14:paraId="443389B6" w14:textId="77777777" w:rsidR="00E76F72" w:rsidRDefault="00E76F72" w:rsidP="00E76F72">
      <w:r>
        <w:t>Generalized least squares fit by REML</w:t>
      </w:r>
    </w:p>
    <w:p w14:paraId="0836DBBE" w14:textId="77777777" w:rsidR="00E76F72" w:rsidRDefault="00E76F72" w:rsidP="00E76F72">
      <w:r>
        <w:t xml:space="preserve">  Model: log(Brain) ~ Status * log(BodyN) </w:t>
      </w:r>
    </w:p>
    <w:p w14:paraId="3B98CC95" w14:textId="77777777" w:rsidR="00E76F72" w:rsidRDefault="00E76F72" w:rsidP="00E76F72">
      <w:r>
        <w:t xml:space="preserve">  Data: data </w:t>
      </w:r>
    </w:p>
    <w:p w14:paraId="6FED51AF" w14:textId="77777777" w:rsidR="00E76F72" w:rsidRDefault="00E76F72" w:rsidP="00E76F72">
      <w:r>
        <w:t xml:space="preserve">       AIC       BIC  logLik</w:t>
      </w:r>
    </w:p>
    <w:p w14:paraId="7E639371" w14:textId="77777777" w:rsidR="00E76F72" w:rsidRDefault="00E76F72" w:rsidP="00E76F72">
      <w:r>
        <w:t xml:space="preserve">  -21.8838 -6.634519 15.9419</w:t>
      </w:r>
    </w:p>
    <w:p w14:paraId="4D1C5368" w14:textId="77777777" w:rsidR="00E76F72" w:rsidRDefault="00E76F72" w:rsidP="00E76F72"/>
    <w:p w14:paraId="52B89246" w14:textId="77777777" w:rsidR="00E76F72" w:rsidRDefault="00E76F72" w:rsidP="00E76F72">
      <w:r>
        <w:t>Correlation Structure: corBrownian</w:t>
      </w:r>
    </w:p>
    <w:p w14:paraId="0DD06AF0" w14:textId="77777777" w:rsidR="00E76F72" w:rsidRDefault="00E76F72" w:rsidP="00E76F72">
      <w:r>
        <w:t xml:space="preserve"> Formula: ~Names </w:t>
      </w:r>
    </w:p>
    <w:p w14:paraId="0FA3350F" w14:textId="77777777" w:rsidR="00E76F72" w:rsidRDefault="00E76F72" w:rsidP="00E76F72">
      <w:r>
        <w:t xml:space="preserve"> Parameter estimate(s):</w:t>
      </w:r>
    </w:p>
    <w:p w14:paraId="033738F3" w14:textId="77777777" w:rsidR="00E76F72" w:rsidRDefault="00E76F72" w:rsidP="00E76F72">
      <w:r>
        <w:t>numeric(0)</w:t>
      </w:r>
    </w:p>
    <w:p w14:paraId="7890741A" w14:textId="77777777" w:rsidR="00E76F72" w:rsidRDefault="00E76F72" w:rsidP="00E76F72"/>
    <w:p w14:paraId="58C301A2" w14:textId="77777777" w:rsidR="00E76F72" w:rsidRDefault="00E76F72" w:rsidP="00E76F72">
      <w:r>
        <w:t>Coefficients:</w:t>
      </w:r>
    </w:p>
    <w:p w14:paraId="4C227BE4" w14:textId="77777777" w:rsidR="00E76F72" w:rsidRDefault="00E76F72" w:rsidP="00E76F72">
      <w:r>
        <w:t xml:space="preserve">                       Value  Std.Error   t-value p-value</w:t>
      </w:r>
    </w:p>
    <w:p w14:paraId="61F7C413" w14:textId="77777777" w:rsidR="00E76F72" w:rsidRDefault="00E76F72" w:rsidP="00E76F72">
      <w:r>
        <w:t>(Intercept)       -1.9195140 0.23377689 -8.210880  0.0000</w:t>
      </w:r>
    </w:p>
    <w:p w14:paraId="7929FC78" w14:textId="77777777" w:rsidR="00E76F72" w:rsidRDefault="00E76F72" w:rsidP="00E76F72">
      <w:r>
        <w:t>Status            -0.1425084 0.07412833 -1.922456  0.0564</w:t>
      </w:r>
    </w:p>
    <w:p w14:paraId="5AC77331" w14:textId="77777777" w:rsidR="00E76F72" w:rsidRDefault="00E76F72" w:rsidP="00E76F72">
      <w:r>
        <w:t>log(BodyN)         0.5345605 0.02036605 26.247626  0.0000</w:t>
      </w:r>
    </w:p>
    <w:p w14:paraId="309AF259" w14:textId="77777777" w:rsidR="00E76F72" w:rsidRDefault="00E76F72" w:rsidP="00E76F72">
      <w:r>
        <w:t>Status:log(BodyN)  0.0224436 0.01069771  2.097979  0.0375</w:t>
      </w:r>
    </w:p>
    <w:p w14:paraId="4350081D" w14:textId="77777777" w:rsidR="00E76F72" w:rsidRDefault="00E76F72" w:rsidP="00E76F72"/>
    <w:p w14:paraId="70541AD2" w14:textId="77777777" w:rsidR="00E76F72" w:rsidRDefault="00E76F72" w:rsidP="00E76F72">
      <w:r>
        <w:t xml:space="preserve"> Correlation: </w:t>
      </w:r>
    </w:p>
    <w:p w14:paraId="6595E5C5" w14:textId="77777777" w:rsidR="00E76F72" w:rsidRDefault="00E76F72" w:rsidP="00E76F72">
      <w:r>
        <w:t xml:space="preserve">                  (Intr) Status lg(BN)</w:t>
      </w:r>
    </w:p>
    <w:p w14:paraId="429C9D98" w14:textId="77777777" w:rsidR="00E76F72" w:rsidRDefault="00E76F72" w:rsidP="00E76F72">
      <w:r>
        <w:t xml:space="preserve">Status            -0.437              </w:t>
      </w:r>
    </w:p>
    <w:p w14:paraId="0D56A0B2" w14:textId="77777777" w:rsidR="00E76F72" w:rsidRDefault="00E76F72" w:rsidP="00E76F72">
      <w:r>
        <w:t xml:space="preserve">log(BodyN)        -0.500  0.569       </w:t>
      </w:r>
    </w:p>
    <w:p w14:paraId="4F5F8349" w14:textId="77777777" w:rsidR="00E76F72" w:rsidRDefault="00E76F72" w:rsidP="00E76F72">
      <w:r>
        <w:t>Status:log(BodyN)  0.393 -0.938 -0.607</w:t>
      </w:r>
    </w:p>
    <w:p w14:paraId="1E3C7152" w14:textId="77777777" w:rsidR="00E76F72" w:rsidRDefault="00E76F72" w:rsidP="00E76F72"/>
    <w:p w14:paraId="0FD41C8D" w14:textId="77777777" w:rsidR="00E76F72" w:rsidRDefault="00E76F72" w:rsidP="00E76F72">
      <w:r>
        <w:t>Standardized residuals:</w:t>
      </w:r>
    </w:p>
    <w:p w14:paraId="575804D1" w14:textId="77777777" w:rsidR="00E76F72" w:rsidRDefault="00E76F72" w:rsidP="00E76F72">
      <w:r>
        <w:t xml:space="preserve">       Min         Q1        Med         Q3        Max </w:t>
      </w:r>
    </w:p>
    <w:p w14:paraId="66BDBD96" w14:textId="77777777" w:rsidR="00E76F72" w:rsidRDefault="00E76F72" w:rsidP="00E76F72">
      <w:r>
        <w:t xml:space="preserve">-1.8561615 -0.4791775 -0.1007457  0.4672986  1.5251185 </w:t>
      </w:r>
    </w:p>
    <w:p w14:paraId="181F0068" w14:textId="77777777" w:rsidR="00E76F72" w:rsidRDefault="00E76F72" w:rsidP="00E76F72"/>
    <w:p w14:paraId="785F523F" w14:textId="77777777" w:rsidR="00E76F72" w:rsidRDefault="00E76F72" w:rsidP="00E76F72">
      <w:r>
        <w:t xml:space="preserve">Residual standard error: 0.4597327 </w:t>
      </w:r>
    </w:p>
    <w:p w14:paraId="2C604F33" w14:textId="7BE32B20" w:rsidR="00E76F72" w:rsidRDefault="00E76F72" w:rsidP="00E76F72">
      <w:r>
        <w:t>Degrees of freedom: 160 total; 156 residual</w:t>
      </w:r>
    </w:p>
    <w:p w14:paraId="19BF0DCD" w14:textId="6AF4D281" w:rsidR="003E3882" w:rsidRDefault="00E76F72">
      <w:r>
        <w:t>TORPOR</w:t>
      </w:r>
    </w:p>
    <w:p w14:paraId="700AB008" w14:textId="77777777" w:rsidR="00E76F72" w:rsidRDefault="00E76F72" w:rsidP="00E76F72">
      <w:r>
        <w:t>Generalized least squares fit by REML</w:t>
      </w:r>
    </w:p>
    <w:p w14:paraId="65101B8A" w14:textId="77777777" w:rsidR="00E76F72" w:rsidRDefault="00E76F72" w:rsidP="00E76F72">
      <w:r>
        <w:t xml:space="preserve">  Model: log(Brain) ~ Torpor * log(BodyN) </w:t>
      </w:r>
    </w:p>
    <w:p w14:paraId="35FD680E" w14:textId="77777777" w:rsidR="00E76F72" w:rsidRDefault="00E76F72" w:rsidP="00E76F72">
      <w:r>
        <w:t xml:space="preserve">  Data: data </w:t>
      </w:r>
    </w:p>
    <w:p w14:paraId="558DC2A4" w14:textId="77777777" w:rsidR="00E76F72" w:rsidRDefault="00E76F72" w:rsidP="00E76F72">
      <w:r>
        <w:t xml:space="preserve">        AIC       BIC   logLik</w:t>
      </w:r>
    </w:p>
    <w:p w14:paraId="3A70FA73" w14:textId="77777777" w:rsidR="00E76F72" w:rsidRDefault="00E76F72" w:rsidP="00E76F72">
      <w:r>
        <w:t xml:space="preserve">  -17.15825 -5.374705 13.57912</w:t>
      </w:r>
    </w:p>
    <w:p w14:paraId="1B44E4B2" w14:textId="77777777" w:rsidR="00E76F72" w:rsidRDefault="00E76F72" w:rsidP="00E76F72"/>
    <w:p w14:paraId="3D064F1D" w14:textId="77777777" w:rsidR="00E76F72" w:rsidRDefault="00E76F72" w:rsidP="00E76F72">
      <w:r>
        <w:t>Correlation Structure: corBrownian</w:t>
      </w:r>
    </w:p>
    <w:p w14:paraId="3615EC32" w14:textId="77777777" w:rsidR="00E76F72" w:rsidRDefault="00E76F72" w:rsidP="00E76F72">
      <w:r>
        <w:t xml:space="preserve"> Formula: ~Names </w:t>
      </w:r>
    </w:p>
    <w:p w14:paraId="0212F9C8" w14:textId="77777777" w:rsidR="00E76F72" w:rsidRDefault="00E76F72" w:rsidP="00E76F72">
      <w:r>
        <w:t xml:space="preserve"> Parameter estimate(s):</w:t>
      </w:r>
    </w:p>
    <w:p w14:paraId="2D05294D" w14:textId="77777777" w:rsidR="00E76F72" w:rsidRDefault="00E76F72" w:rsidP="00E76F72">
      <w:r>
        <w:t>numeric(0)</w:t>
      </w:r>
    </w:p>
    <w:p w14:paraId="3A0E38EE" w14:textId="77777777" w:rsidR="00E76F72" w:rsidRDefault="00E76F72" w:rsidP="00E76F72"/>
    <w:p w14:paraId="4EAAD7A7" w14:textId="77777777" w:rsidR="00E76F72" w:rsidRDefault="00E76F72" w:rsidP="00E76F72">
      <w:r>
        <w:t>Coefficients:</w:t>
      </w:r>
    </w:p>
    <w:p w14:paraId="0B200FAB" w14:textId="77777777" w:rsidR="00E76F72" w:rsidRDefault="00E76F72" w:rsidP="00E76F72">
      <w:r>
        <w:t xml:space="preserve">                       Value  Std.Error   t-value p-value</w:t>
      </w:r>
    </w:p>
    <w:p w14:paraId="6805B91C" w14:textId="77777777" w:rsidR="00E76F72" w:rsidRDefault="00E76F72" w:rsidP="00E76F72">
      <w:r>
        <w:t>(Intercept)       -2.2213566 0.26033158 -8.532797  0.0000</w:t>
      </w:r>
    </w:p>
    <w:p w14:paraId="3E9B4488" w14:textId="77777777" w:rsidR="00E76F72" w:rsidRDefault="00E76F72" w:rsidP="00E76F72">
      <w:r>
        <w:t>Torpor            -0.2348034 0.22461059 -1.045380  0.2991</w:t>
      </w:r>
    </w:p>
    <w:p w14:paraId="65A0FBAE" w14:textId="77777777" w:rsidR="00E76F72" w:rsidRDefault="00E76F72" w:rsidP="00E76F72">
      <w:r>
        <w:t>log(BodyN)         0.5812617 0.02597856 22.374668  0.0000</w:t>
      </w:r>
    </w:p>
    <w:p w14:paraId="6BE44017" w14:textId="77777777" w:rsidR="00E76F72" w:rsidRDefault="00E76F72" w:rsidP="00E76F72">
      <w:r>
        <w:t>Torpor:log(BodyN)  0.0339674 0.03769176  0.901188  0.3703</w:t>
      </w:r>
    </w:p>
    <w:p w14:paraId="2E7B9231" w14:textId="77777777" w:rsidR="00E76F72" w:rsidRDefault="00E76F72" w:rsidP="00E76F72"/>
    <w:p w14:paraId="55A42190" w14:textId="77777777" w:rsidR="00E76F72" w:rsidRDefault="00E76F72" w:rsidP="00E76F72">
      <w:r>
        <w:t xml:space="preserve"> Correlation: </w:t>
      </w:r>
    </w:p>
    <w:p w14:paraId="14A88142" w14:textId="77777777" w:rsidR="00E76F72" w:rsidRDefault="00E76F72" w:rsidP="00E76F72">
      <w:r>
        <w:t xml:space="preserve">                  (Intr) Torpor lg(BN)</w:t>
      </w:r>
    </w:p>
    <w:p w14:paraId="1F7382B1" w14:textId="77777777" w:rsidR="00E76F72" w:rsidRDefault="00E76F72" w:rsidP="00E76F72">
      <w:r>
        <w:t xml:space="preserve">Torpor            -0.568              </w:t>
      </w:r>
    </w:p>
    <w:p w14:paraId="2D697F3E" w14:textId="77777777" w:rsidR="00E76F72" w:rsidRDefault="00E76F72" w:rsidP="00E76F72">
      <w:r>
        <w:t xml:space="preserve">log(BodyN)        -0.678  0.707       </w:t>
      </w:r>
    </w:p>
    <w:p w14:paraId="4343372E" w14:textId="77777777" w:rsidR="00E76F72" w:rsidRDefault="00E76F72" w:rsidP="00E76F72">
      <w:r>
        <w:t>Torpor:log(BodyN)  0.464 -0.939 -0.596</w:t>
      </w:r>
    </w:p>
    <w:p w14:paraId="04A8A865" w14:textId="77777777" w:rsidR="00E76F72" w:rsidRDefault="00E76F72" w:rsidP="00E76F72"/>
    <w:p w14:paraId="5550E582" w14:textId="77777777" w:rsidR="00E76F72" w:rsidRDefault="00E76F72" w:rsidP="00E76F72">
      <w:r>
        <w:t>Standardized residuals:</w:t>
      </w:r>
    </w:p>
    <w:p w14:paraId="1B819C9F" w14:textId="77777777" w:rsidR="00E76F72" w:rsidRDefault="00E76F72" w:rsidP="00E76F72">
      <w:r>
        <w:lastRenderedPageBreak/>
        <w:t xml:space="preserve">       Min         Q1        Med         Q3        Max </w:t>
      </w:r>
    </w:p>
    <w:p w14:paraId="566244EB" w14:textId="77777777" w:rsidR="00E76F72" w:rsidRDefault="00E76F72" w:rsidP="00E76F72">
      <w:r>
        <w:t xml:space="preserve">-1.7295874 -0.5906178  0.1101043  0.4666680  1.1443593 </w:t>
      </w:r>
    </w:p>
    <w:p w14:paraId="12FADE50" w14:textId="77777777" w:rsidR="00E76F72" w:rsidRDefault="00E76F72" w:rsidP="00E76F72"/>
    <w:p w14:paraId="3D2F6EF7" w14:textId="77777777" w:rsidR="00E76F72" w:rsidRDefault="00E76F72" w:rsidP="00E76F72">
      <w:r>
        <w:t xml:space="preserve">Residual standard error: 0.3938022 </w:t>
      </w:r>
    </w:p>
    <w:p w14:paraId="4D3C93AD" w14:textId="5FC0D3A5" w:rsidR="00E76F72" w:rsidRDefault="00E76F72" w:rsidP="00E76F72">
      <w:r>
        <w:t>Degrees of freedom: 82 total; 78 residual</w:t>
      </w:r>
    </w:p>
    <w:p w14:paraId="696B705A" w14:textId="59C2179E" w:rsidR="00E76F72" w:rsidRDefault="00E76F72"/>
    <w:p w14:paraId="0610E9F5" w14:textId="57181E30" w:rsidR="00E76F72" w:rsidRDefault="00E76F72">
      <w:r>
        <w:t>PLAY</w:t>
      </w:r>
    </w:p>
    <w:p w14:paraId="1080D944" w14:textId="77777777" w:rsidR="00E76F72" w:rsidRDefault="00E76F72" w:rsidP="00E76F72">
      <w:r>
        <w:t>Generalized least squares fit by REML</w:t>
      </w:r>
    </w:p>
    <w:p w14:paraId="3A1BAE9D" w14:textId="77777777" w:rsidR="00E76F72" w:rsidRDefault="00E76F72" w:rsidP="00E76F72">
      <w:r>
        <w:t xml:space="preserve">  Model: log(Brain) ~ Play * log(BodyN) </w:t>
      </w:r>
    </w:p>
    <w:p w14:paraId="53069D9E" w14:textId="77777777" w:rsidR="00E76F72" w:rsidRDefault="00E76F72" w:rsidP="00E76F72">
      <w:r>
        <w:t xml:space="preserve">  Data: data </w:t>
      </w:r>
    </w:p>
    <w:p w14:paraId="3FD99568" w14:textId="77777777" w:rsidR="00E76F72" w:rsidRDefault="00E76F72" w:rsidP="00E76F72">
      <w:r>
        <w:t xml:space="preserve">        AIC       BIC   logLik</w:t>
      </w:r>
    </w:p>
    <w:p w14:paraId="19459CE9" w14:textId="77777777" w:rsidR="00E76F72" w:rsidRDefault="00E76F72" w:rsidP="00E76F72">
      <w:r>
        <w:t xml:space="preserve">  -14.90711 -5.150887 12.45355</w:t>
      </w:r>
    </w:p>
    <w:p w14:paraId="1EA1603A" w14:textId="77777777" w:rsidR="00E76F72" w:rsidRDefault="00E76F72" w:rsidP="00E76F72"/>
    <w:p w14:paraId="2FF552C9" w14:textId="77777777" w:rsidR="00E76F72" w:rsidRDefault="00E76F72" w:rsidP="00E76F72">
      <w:r>
        <w:t>Correlation Structure: corBrownian</w:t>
      </w:r>
    </w:p>
    <w:p w14:paraId="7175A7F5" w14:textId="77777777" w:rsidR="00E76F72" w:rsidRDefault="00E76F72" w:rsidP="00E76F72">
      <w:r>
        <w:t xml:space="preserve"> Formula: ~Names </w:t>
      </w:r>
    </w:p>
    <w:p w14:paraId="49B95205" w14:textId="77777777" w:rsidR="00E76F72" w:rsidRDefault="00E76F72" w:rsidP="00E76F72">
      <w:r>
        <w:t xml:space="preserve"> Parameter estimate(s):</w:t>
      </w:r>
    </w:p>
    <w:p w14:paraId="658C78EF" w14:textId="77777777" w:rsidR="00E76F72" w:rsidRDefault="00E76F72" w:rsidP="00E76F72">
      <w:r>
        <w:t>numeric(0)</w:t>
      </w:r>
    </w:p>
    <w:p w14:paraId="590850F9" w14:textId="77777777" w:rsidR="00E76F72" w:rsidRDefault="00E76F72" w:rsidP="00E76F72"/>
    <w:p w14:paraId="2F174CBB" w14:textId="77777777" w:rsidR="00E76F72" w:rsidRDefault="00E76F72" w:rsidP="00E76F72">
      <w:r>
        <w:t>Coefficients:</w:t>
      </w:r>
    </w:p>
    <w:p w14:paraId="2BE76778" w14:textId="77777777" w:rsidR="00E76F72" w:rsidRDefault="00E76F72" w:rsidP="00E76F72">
      <w:r>
        <w:t xml:space="preserve">                     Value Std.Error   t-value p-value</w:t>
      </w:r>
    </w:p>
    <w:p w14:paraId="67792FA6" w14:textId="77777777" w:rsidR="00E76F72" w:rsidRDefault="00E76F72" w:rsidP="00E76F72">
      <w:r>
        <w:t>(Intercept)     -3.0915753 0.3485394 -8.870089  0.0000</w:t>
      </w:r>
    </w:p>
    <w:p w14:paraId="2F25D0F7" w14:textId="77777777" w:rsidR="00E76F72" w:rsidRDefault="00E76F72" w:rsidP="00E76F72">
      <w:r>
        <w:t>Play             0.2399924 0.1230628  1.950162  0.0566</w:t>
      </w:r>
    </w:p>
    <w:p w14:paraId="58CE6F84" w14:textId="77777777" w:rsidR="00E76F72" w:rsidRDefault="00E76F72" w:rsidP="00E76F72">
      <w:r>
        <w:t>log(BodyN)       0.6819123 0.0517292 13.182345  0.0000</w:t>
      </w:r>
    </w:p>
    <w:p w14:paraId="0299085A" w14:textId="77777777" w:rsidR="00E76F72" w:rsidRDefault="00E76F72" w:rsidP="00E76F72">
      <w:r>
        <w:t>Play:log(BodyN) -0.0280466 0.0199130 -1.408457  0.1649</w:t>
      </w:r>
    </w:p>
    <w:p w14:paraId="43E21FAA" w14:textId="77777777" w:rsidR="00E76F72" w:rsidRDefault="00E76F72" w:rsidP="00E76F72"/>
    <w:p w14:paraId="54E594BA" w14:textId="77777777" w:rsidR="00E76F72" w:rsidRDefault="00E76F72" w:rsidP="00E76F72">
      <w:r>
        <w:t xml:space="preserve"> Correlation: </w:t>
      </w:r>
    </w:p>
    <w:p w14:paraId="0687777E" w14:textId="77777777" w:rsidR="00E76F72" w:rsidRDefault="00E76F72" w:rsidP="00E76F72">
      <w:r>
        <w:t xml:space="preserve">                (Intr) Play   lg(BN)</w:t>
      </w:r>
    </w:p>
    <w:p w14:paraId="15FFE109" w14:textId="77777777" w:rsidR="00E76F72" w:rsidRDefault="00E76F72" w:rsidP="00E76F72">
      <w:r>
        <w:t xml:space="preserve">Play            -0.807              </w:t>
      </w:r>
    </w:p>
    <w:p w14:paraId="1468DBF5" w14:textId="77777777" w:rsidR="00E76F72" w:rsidRDefault="00E76F72" w:rsidP="00E76F72">
      <w:r>
        <w:t xml:space="preserve">log(BodyN)      -0.830  0.839       </w:t>
      </w:r>
    </w:p>
    <w:p w14:paraId="15CAF6A3" w14:textId="77777777" w:rsidR="00E76F72" w:rsidRDefault="00E76F72" w:rsidP="00E76F72">
      <w:r>
        <w:lastRenderedPageBreak/>
        <w:t>Play:log(BodyN)  0.794 -0.925 -0.939</w:t>
      </w:r>
    </w:p>
    <w:p w14:paraId="26647A46" w14:textId="77777777" w:rsidR="00E76F72" w:rsidRDefault="00E76F72" w:rsidP="00E76F72"/>
    <w:p w14:paraId="77B3859A" w14:textId="77777777" w:rsidR="00E76F72" w:rsidRDefault="00E76F72" w:rsidP="00E76F72">
      <w:r>
        <w:t>Standardized residuals:</w:t>
      </w:r>
    </w:p>
    <w:p w14:paraId="3D194B4C" w14:textId="77777777" w:rsidR="00E76F72" w:rsidRDefault="00E76F72" w:rsidP="00E76F72">
      <w:r>
        <w:t xml:space="preserve">       Min         Q1        Med         Q3        Max </w:t>
      </w:r>
    </w:p>
    <w:p w14:paraId="0E6A813F" w14:textId="77777777" w:rsidR="00E76F72" w:rsidRDefault="00E76F72" w:rsidP="00E76F72">
      <w:r>
        <w:t xml:space="preserve">-1.0882984 -0.1913995  0.4231502  0.8434442  1.9350479 </w:t>
      </w:r>
    </w:p>
    <w:p w14:paraId="26ED112D" w14:textId="77777777" w:rsidR="00E76F72" w:rsidRDefault="00E76F72" w:rsidP="00E76F72"/>
    <w:p w14:paraId="6FB8A32B" w14:textId="77777777" w:rsidR="00E76F72" w:rsidRDefault="00E76F72" w:rsidP="00E76F72">
      <w:r>
        <w:t xml:space="preserve">Residual standard error: 0.3412991 </w:t>
      </w:r>
    </w:p>
    <w:p w14:paraId="534AF493" w14:textId="19588ED3" w:rsidR="00E76F72" w:rsidRDefault="00E76F72" w:rsidP="00E76F72">
      <w:r>
        <w:t>Degrees of freedom: 56 total; 52 residual</w:t>
      </w:r>
    </w:p>
    <w:p w14:paraId="67053B50" w14:textId="756C0533" w:rsidR="003E3882" w:rsidRDefault="003E3882"/>
    <w:p w14:paraId="4C10597B" w14:textId="39BE1FA9" w:rsidR="00E76F72" w:rsidRDefault="00E76F72">
      <w:r>
        <w:t>FMR</w:t>
      </w:r>
    </w:p>
    <w:p w14:paraId="4DD16E23" w14:textId="767B0316" w:rsidR="00E76F72" w:rsidRDefault="00E76F72"/>
    <w:p w14:paraId="75C8FC38" w14:textId="77777777" w:rsidR="00E76F72" w:rsidRDefault="00E76F72" w:rsidP="00E76F72">
      <w:r>
        <w:t>Generalized least squares fit by REML</w:t>
      </w:r>
    </w:p>
    <w:p w14:paraId="3A80F8B7" w14:textId="77777777" w:rsidR="00E76F72" w:rsidRDefault="00E76F72" w:rsidP="00E76F72">
      <w:r>
        <w:t xml:space="preserve">  Model: log(Brain) ~ FMR.Riek * log(BodyN) </w:t>
      </w:r>
    </w:p>
    <w:p w14:paraId="00D24E70" w14:textId="77777777" w:rsidR="00E76F72" w:rsidRDefault="00E76F72" w:rsidP="00E76F72">
      <w:r>
        <w:t xml:space="preserve">  Data: data </w:t>
      </w:r>
    </w:p>
    <w:p w14:paraId="1F17DCE1" w14:textId="77777777" w:rsidR="00E76F72" w:rsidRDefault="00E76F72" w:rsidP="00E76F72">
      <w:r>
        <w:t xml:space="preserve">      AIC      BIC   logLik</w:t>
      </w:r>
    </w:p>
    <w:p w14:paraId="7181746F" w14:textId="77777777" w:rsidR="00E76F72" w:rsidRDefault="00E76F72" w:rsidP="00E76F72">
      <w:r>
        <w:t xml:space="preserve">  34.7442 46.95745 -12.3721</w:t>
      </w:r>
    </w:p>
    <w:p w14:paraId="0E5CC3B8" w14:textId="77777777" w:rsidR="00E76F72" w:rsidRDefault="00E76F72" w:rsidP="00E76F72"/>
    <w:p w14:paraId="17CD2F9B" w14:textId="77777777" w:rsidR="00E76F72" w:rsidRDefault="00E76F72" w:rsidP="00E76F72">
      <w:r>
        <w:t>Correlation Structure: corBrownian</w:t>
      </w:r>
    </w:p>
    <w:p w14:paraId="35A804E8" w14:textId="77777777" w:rsidR="00E76F72" w:rsidRDefault="00E76F72" w:rsidP="00E76F72">
      <w:r>
        <w:t xml:space="preserve"> Formula: ~Names </w:t>
      </w:r>
    </w:p>
    <w:p w14:paraId="09D10995" w14:textId="77777777" w:rsidR="00E76F72" w:rsidRDefault="00E76F72" w:rsidP="00E76F72">
      <w:r>
        <w:t xml:space="preserve"> Parameter estimate(s):</w:t>
      </w:r>
    </w:p>
    <w:p w14:paraId="33694FAE" w14:textId="77777777" w:rsidR="00E76F72" w:rsidRDefault="00E76F72" w:rsidP="00E76F72">
      <w:r>
        <w:t>numeric(0)</w:t>
      </w:r>
    </w:p>
    <w:p w14:paraId="6A2282AD" w14:textId="77777777" w:rsidR="00E76F72" w:rsidRDefault="00E76F72" w:rsidP="00E76F72"/>
    <w:p w14:paraId="48FC1717" w14:textId="77777777" w:rsidR="00E76F72" w:rsidRDefault="00E76F72" w:rsidP="00E76F72">
      <w:r>
        <w:t>Coefficients:</w:t>
      </w:r>
    </w:p>
    <w:p w14:paraId="0A0EAAF2" w14:textId="77777777" w:rsidR="00E76F72" w:rsidRDefault="00E76F72" w:rsidP="00E76F72">
      <w:r>
        <w:t xml:space="preserve">                         Value Std.Error   t-value p-value</w:t>
      </w:r>
    </w:p>
    <w:p w14:paraId="6FC0B45E" w14:textId="77777777" w:rsidR="00E76F72" w:rsidRDefault="00E76F72" w:rsidP="00E76F72">
      <w:r>
        <w:t>(Intercept)         -2.3356588 0.3277660 -7.125995  0.0000</w:t>
      </w:r>
    </w:p>
    <w:p w14:paraId="4ED46BAA" w14:textId="77777777" w:rsidR="00E76F72" w:rsidRDefault="00E76F72" w:rsidP="00E76F72">
      <w:r>
        <w:t>FMR.Riek            -0.0002394 0.0003741 -0.639979  0.5239</w:t>
      </w:r>
    </w:p>
    <w:p w14:paraId="463339CA" w14:textId="77777777" w:rsidR="00E76F72" w:rsidRDefault="00E76F72" w:rsidP="00E76F72">
      <w:r>
        <w:t>log(BodyN)           0.5897278 0.0311626 18.924188  0.0000</w:t>
      </w:r>
    </w:p>
    <w:p w14:paraId="363CDCD7" w14:textId="77777777" w:rsidR="00E76F72" w:rsidRDefault="00E76F72" w:rsidP="00E76F72">
      <w:r>
        <w:t>FMR.Riek:log(BodyN)  0.0000213 0.0000339  0.627334  0.5321</w:t>
      </w:r>
    </w:p>
    <w:p w14:paraId="57F0F181" w14:textId="77777777" w:rsidR="00E76F72" w:rsidRDefault="00E76F72" w:rsidP="00E76F72"/>
    <w:p w14:paraId="516DD40E" w14:textId="77777777" w:rsidR="00E76F72" w:rsidRDefault="00E76F72" w:rsidP="00E76F72">
      <w:r>
        <w:lastRenderedPageBreak/>
        <w:t xml:space="preserve"> Correlation: </w:t>
      </w:r>
    </w:p>
    <w:p w14:paraId="7D6CF007" w14:textId="77777777" w:rsidR="00E76F72" w:rsidRDefault="00E76F72" w:rsidP="00E76F72">
      <w:r>
        <w:t xml:space="preserve">                    (Intr) FMR.Rk lg(BN)</w:t>
      </w:r>
    </w:p>
    <w:p w14:paraId="57413FAB" w14:textId="77777777" w:rsidR="00E76F72" w:rsidRDefault="00E76F72" w:rsidP="00E76F72">
      <w:r>
        <w:t xml:space="preserve">FMR.Riek             0.111              </w:t>
      </w:r>
    </w:p>
    <w:p w14:paraId="7D345829" w14:textId="77777777" w:rsidR="00E76F72" w:rsidRDefault="00E76F72" w:rsidP="00E76F72">
      <w:r>
        <w:t xml:space="preserve">log(BodyN)          -0.433 -0.531       </w:t>
      </w:r>
    </w:p>
    <w:p w14:paraId="5C272351" w14:textId="77777777" w:rsidR="00E76F72" w:rsidRDefault="00E76F72" w:rsidP="00E76F72">
      <w:r>
        <w:t>FMR.Riek:log(BodyN) -0.097 -0.998  0.499</w:t>
      </w:r>
    </w:p>
    <w:p w14:paraId="6482AF2B" w14:textId="77777777" w:rsidR="00E76F72" w:rsidRDefault="00E76F72" w:rsidP="00E76F72"/>
    <w:p w14:paraId="0486EF2C" w14:textId="77777777" w:rsidR="00E76F72" w:rsidRDefault="00E76F72" w:rsidP="00E76F72">
      <w:r>
        <w:t>Standardized residuals:</w:t>
      </w:r>
    </w:p>
    <w:p w14:paraId="479229B3" w14:textId="77777777" w:rsidR="00E76F72" w:rsidRDefault="00E76F72" w:rsidP="00E76F72">
      <w:r>
        <w:t xml:space="preserve">       Min         Q1        Med         Q3        Max </w:t>
      </w:r>
    </w:p>
    <w:p w14:paraId="4D569324" w14:textId="77777777" w:rsidR="00E76F72" w:rsidRDefault="00E76F72" w:rsidP="00E76F72">
      <w:r>
        <w:t xml:space="preserve">-1.5084653 -0.3090352  0.2075147  0.6725456  1.1756767 </w:t>
      </w:r>
    </w:p>
    <w:p w14:paraId="0D57A120" w14:textId="77777777" w:rsidR="00E76F72" w:rsidRDefault="00E76F72" w:rsidP="00E76F72"/>
    <w:p w14:paraId="75CD0251" w14:textId="77777777" w:rsidR="00E76F72" w:rsidRDefault="00E76F72" w:rsidP="00E76F72">
      <w:r>
        <w:t xml:space="preserve">Residual standard error: 0.4899207 </w:t>
      </w:r>
    </w:p>
    <w:p w14:paraId="6832630B" w14:textId="54DED862" w:rsidR="00E76F72" w:rsidRDefault="00E76F72" w:rsidP="00E76F72">
      <w:r>
        <w:t>Degrees of freedom: 89 total; 85 residual</w:t>
      </w:r>
    </w:p>
    <w:p w14:paraId="692D4EDF" w14:textId="77777777" w:rsidR="003E3882" w:rsidRDefault="003E3882"/>
    <w:p w14:paraId="5DA582D2" w14:textId="77777777" w:rsidR="005310FC" w:rsidRDefault="005310FC"/>
    <w:p w14:paraId="1A29D896" w14:textId="77777777" w:rsidR="003E3882" w:rsidRPr="003E3882" w:rsidRDefault="005310FC" w:rsidP="003E3882">
      <w:pPr>
        <w:pStyle w:val="EndNoteBibliography"/>
      </w:pPr>
      <w:r>
        <w:fldChar w:fldCharType="begin"/>
      </w:r>
      <w:r>
        <w:instrText xml:space="preserve"> ADDIN EN.REFLIST </w:instrText>
      </w:r>
      <w:r>
        <w:fldChar w:fldCharType="separate"/>
      </w:r>
      <w:r w:rsidR="003E3882" w:rsidRPr="003E3882">
        <w:t>1.</w:t>
      </w:r>
      <w:r w:rsidR="003E3882" w:rsidRPr="003E3882">
        <w:tab/>
        <w:t xml:space="preserve">van Ginkel J.R., Linting M., Rippe R.C.A., van der Voort A. 2020 Rebutting Existing Misconceptions About Multiple Imputation as a Method for Handling Missing Data. </w:t>
      </w:r>
      <w:r w:rsidR="003E3882" w:rsidRPr="003E3882">
        <w:rPr>
          <w:i/>
        </w:rPr>
        <w:t>Journal of Personality Assessment</w:t>
      </w:r>
      <w:r w:rsidR="003E3882" w:rsidRPr="003E3882">
        <w:t xml:space="preserve"> </w:t>
      </w:r>
      <w:r w:rsidR="003E3882" w:rsidRPr="003E3882">
        <w:rPr>
          <w:b/>
        </w:rPr>
        <w:t>102</w:t>
      </w:r>
      <w:r w:rsidR="003E3882" w:rsidRPr="003E3882">
        <w:t>(3), 297-308. (doi:10.1080/00223891.2018.1530680).</w:t>
      </w:r>
    </w:p>
    <w:p w14:paraId="605DE90B" w14:textId="034FD038" w:rsidR="00FF2066" w:rsidRDefault="005310FC">
      <w:r>
        <w:fldChar w:fldCharType="end"/>
      </w:r>
    </w:p>
    <w:sectPr w:rsidR="00FF20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421&lt;/item&gt;&lt;/record-ids&gt;&lt;/item&gt;&lt;/Libraries&gt;"/>
  </w:docVars>
  <w:rsids>
    <w:rsidRoot w:val="00FF2066"/>
    <w:rsid w:val="00051B2F"/>
    <w:rsid w:val="002041FF"/>
    <w:rsid w:val="00245958"/>
    <w:rsid w:val="002A4B08"/>
    <w:rsid w:val="003B38F3"/>
    <w:rsid w:val="003E3882"/>
    <w:rsid w:val="00511C81"/>
    <w:rsid w:val="005310FC"/>
    <w:rsid w:val="00610E2F"/>
    <w:rsid w:val="00681A48"/>
    <w:rsid w:val="00A47208"/>
    <w:rsid w:val="00C01749"/>
    <w:rsid w:val="00C37482"/>
    <w:rsid w:val="00C75C31"/>
    <w:rsid w:val="00CF3237"/>
    <w:rsid w:val="00D82FC1"/>
    <w:rsid w:val="00DB5793"/>
    <w:rsid w:val="00E02930"/>
    <w:rsid w:val="00E76F72"/>
    <w:rsid w:val="00FF2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36DA5"/>
  <w15:chartTrackingRefBased/>
  <w15:docId w15:val="{1906F848-3064-4AD6-BE9B-A7D54C4E4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10F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10FC"/>
    <w:rPr>
      <w:rFonts w:ascii="Calibri" w:hAnsi="Calibri" w:cs="Calibri"/>
      <w:noProof/>
    </w:rPr>
  </w:style>
  <w:style w:type="paragraph" w:customStyle="1" w:styleId="EndNoteBibliography">
    <w:name w:val="EndNote Bibliography"/>
    <w:basedOn w:val="Normal"/>
    <w:link w:val="EndNoteBibliographyChar"/>
    <w:rsid w:val="005310F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10FC"/>
    <w:rPr>
      <w:rFonts w:ascii="Calibri" w:hAnsi="Calibri" w:cs="Calibri"/>
      <w:noProof/>
    </w:rPr>
  </w:style>
  <w:style w:type="table" w:styleId="TableGrid">
    <w:name w:val="Table Grid"/>
    <w:basedOn w:val="TableNormal"/>
    <w:uiPriority w:val="39"/>
    <w:rsid w:val="00610E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17</Pages>
  <Words>2470</Words>
  <Characters>1408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in T</dc:creator>
  <cp:keywords/>
  <dc:description/>
  <cp:lastModifiedBy>Orlin T</cp:lastModifiedBy>
  <cp:revision>14</cp:revision>
  <dcterms:created xsi:type="dcterms:W3CDTF">2021-01-14T23:26:00Z</dcterms:created>
  <dcterms:modified xsi:type="dcterms:W3CDTF">2021-01-18T00:40:00Z</dcterms:modified>
</cp:coreProperties>
</file>